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64ED6998"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8F5AEE">
        <w:instrText xml:space="preserve"> ADDIN ZOTERO_ITEM CSL_CITATION {"citationID":"lDHkTG0D","properties":{"formattedCitation":"(Smith 2006, Engelken et al. 2020)","plainCitation":"(Smith 2006,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2954CF">
        <w:fldChar w:fldCharType="separate"/>
      </w:r>
      <w:r w:rsidR="008F5AEE" w:rsidRPr="008F5AEE">
        <w:t>(Smith 2006, Engelken et al. 2020)</w:t>
      </w:r>
      <w:r w:rsidR="002954CF">
        <w:fldChar w:fldCharType="end"/>
      </w:r>
      <w:r w:rsidR="004748E0">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 xml:space="preserve">To further explore </w:t>
      </w:r>
      <w:r w:rsidR="00123796">
        <w:rPr>
          <w:rFonts w:eastAsia="Calibri"/>
          <w:color w:val="000000" w:themeColor="text1"/>
        </w:rPr>
        <w:lastRenderedPageBreak/>
        <w:t>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20"/>
      <w:commentRangeEnd w:id="15"/>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w:t>
      </w:r>
      <w:commentRangeStart w:id="30"/>
      <w:r w:rsidR="007121A8">
        <w:t xml:space="preserve">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commentRangeEnd w:id="30"/>
      <w:r w:rsidR="003F5BB4">
        <w:rPr>
          <w:rStyle w:val="CommentReference"/>
        </w:rPr>
        <w:commentReference w:id="30"/>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1"/>
      <w:commentRangeStart w:id="32"/>
      <w:r w:rsidRPr="00820BED">
        <w:rPr>
          <w:b/>
          <w:bCs/>
        </w:rPr>
        <w:t>Results:</w:t>
      </w:r>
      <w:commentRangeEnd w:id="31"/>
      <w:r w:rsidR="0094650A" w:rsidRPr="00820BED">
        <w:rPr>
          <w:rStyle w:val="CommentReference"/>
          <w:sz w:val="24"/>
          <w:szCs w:val="24"/>
        </w:rPr>
        <w:commentReference w:id="31"/>
      </w:r>
      <w:commentRangeEnd w:id="32"/>
      <w:r w:rsidR="006153D3">
        <w:rPr>
          <w:rStyle w:val="CommentReference"/>
        </w:rPr>
        <w:commentReference w:id="32"/>
      </w:r>
    </w:p>
    <w:p w14:paraId="3EE0C654" w14:textId="77777777" w:rsidR="00262184" w:rsidRPr="00820BED" w:rsidRDefault="00262184"/>
    <w:p w14:paraId="25A104BD" w14:textId="07744E6E"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8E09A6">
        <w:t xml:space="preserve">near </w:t>
      </w:r>
      <w:r w:rsidR="00044CF1">
        <w:t>our study transects</w:t>
      </w:r>
      <w:r w:rsidR="007257CF">
        <w:t xml:space="preserve">, including </w:t>
      </w:r>
      <w:r w:rsidR="00C35460">
        <w:t xml:space="preserve">a 2.9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w:t>
      </w:r>
      <w:commentRangeStart w:id="33"/>
      <w:commentRangeStart w:id="34"/>
      <w:r w:rsidR="00215397" w:rsidRPr="00820BED">
        <w:t>.</w:t>
      </w:r>
      <w:commentRangeEnd w:id="33"/>
      <w:r w:rsidR="00215397" w:rsidRPr="00820BED">
        <w:rPr>
          <w:rStyle w:val="CommentReference"/>
        </w:rPr>
        <w:commentReference w:id="33"/>
      </w:r>
      <w:commentRangeEnd w:id="34"/>
      <w:r w:rsidR="002677B5">
        <w:rPr>
          <w:rStyle w:val="CommentReference"/>
        </w:rPr>
        <w:commentReference w:id="34"/>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caught in pan traps.</w:t>
      </w:r>
      <w:r w:rsidR="00E5769B">
        <w:br/>
      </w:r>
    </w:p>
    <w:p w14:paraId="0B804AF3" w14:textId="051F8B65" w:rsidR="006850DC" w:rsidRPr="00E5769B" w:rsidRDefault="002C0631" w:rsidP="002C0631">
      <w:pPr>
        <w:rPr>
          <w:u w:val="single"/>
        </w:rPr>
      </w:pPr>
      <w:commentRangeStart w:id="35"/>
      <w:commentRangeEnd w:id="35"/>
      <w:r w:rsidRPr="00820BED">
        <w:rPr>
          <w:rStyle w:val="CommentReference"/>
          <w:sz w:val="24"/>
          <w:szCs w:val="24"/>
        </w:rPr>
        <w:commentReference w:id="35"/>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6"/>
      <w:commentRangeStart w:id="37"/>
      <w:commentRangeEnd w:id="36"/>
      <w:r w:rsidR="00AF6EB4">
        <w:rPr>
          <w:rStyle w:val="CommentReference"/>
        </w:rPr>
        <w:commentReference w:id="36"/>
      </w:r>
      <w:commentRangeEnd w:id="37"/>
      <w:r w:rsidR="00873DE8">
        <w:rPr>
          <w:rStyle w:val="CommentReference"/>
        </w:rPr>
        <w:commentReference w:id="37"/>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8"/>
      <w:r w:rsidRPr="00820BED">
        <w:rPr>
          <w:b/>
          <w:bCs/>
        </w:rPr>
        <w:t xml:space="preserve">Table 1. </w:t>
      </w:r>
      <w:r w:rsidRPr="00820BED">
        <w:t>Density</w:t>
      </w:r>
      <w:commentRangeEnd w:id="38"/>
      <w:r w:rsidR="00235111">
        <w:rPr>
          <w:rStyle w:val="CommentReference"/>
        </w:rPr>
        <w:commentReference w:id="38"/>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commentRangeStart w:id="39"/>
      <w:r w:rsidR="00384D96" w:rsidRPr="00820BED">
        <w:t>.</w:t>
      </w:r>
      <w:commentRangeEnd w:id="39"/>
      <w:r w:rsidR="00FD66C9">
        <w:rPr>
          <w:rStyle w:val="CommentReference"/>
        </w:rPr>
        <w:commentReference w:id="39"/>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40"/>
      <w:commentRangeStart w:id="41"/>
      <w:r w:rsidRPr="00820BED">
        <w:t>within a DBH bin</w:t>
      </w:r>
      <w:commentRangeEnd w:id="40"/>
      <w:r w:rsidR="00322F3B">
        <w:rPr>
          <w:rStyle w:val="CommentReference"/>
        </w:rPr>
        <w:commentReference w:id="40"/>
      </w:r>
      <w:commentRangeEnd w:id="41"/>
      <w:r w:rsidR="009A7953">
        <w:rPr>
          <w:rStyle w:val="CommentReference"/>
        </w:rPr>
        <w:commentReference w:id="41"/>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2"/>
      <w:commentRangeStart w:id="43"/>
      <w:r w:rsidR="00387E01" w:rsidRPr="00820BED">
        <w:rPr>
          <w:u w:val="single"/>
        </w:rPr>
        <w:t>in hydric stands</w:t>
      </w:r>
      <w:commentRangeEnd w:id="42"/>
      <w:r w:rsidR="00E51A1C">
        <w:rPr>
          <w:rStyle w:val="CommentReference"/>
        </w:rPr>
        <w:commentReference w:id="42"/>
      </w:r>
      <w:commentRangeEnd w:id="43"/>
      <w:r w:rsidR="002351DF">
        <w:rPr>
          <w:rStyle w:val="CommentReference"/>
        </w:rPr>
        <w:commentReference w:id="43"/>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commentRangeStart w:id="44"/>
      <w:commentRangeEnd w:id="44"/>
      <w:r w:rsidR="005137AF">
        <w:rPr>
          <w:rStyle w:val="CommentReference"/>
        </w:rPr>
        <w:commentReference w:id="44"/>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4EC8051B" w:rsidR="0085560D" w:rsidRDefault="00CA62BA">
      <w:r w:rsidRPr="00CA62BA">
        <w:rPr>
          <w:noProof/>
        </w:rPr>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355DA072" w:rsidR="008B0E15" w:rsidRPr="00820BED" w:rsidRDefault="008B0E15" w:rsidP="008B0E15">
      <w:r w:rsidRPr="00820BED">
        <w:t xml:space="preserve">Fifteen years after the mortality of 99% of ash trees in forest stands in </w:t>
      </w:r>
      <w:r w:rsidR="00957CCC">
        <w:t>s</w:t>
      </w:r>
      <w:r w:rsidRPr="00820BED">
        <w:t>outheast Michigan, we surveyed for the occurrence and health of ash regeneration</w:t>
      </w:r>
      <w:r w:rsidR="00E3571C">
        <w:t xml:space="preserve"> in hydric, mesic and xeric forests</w:t>
      </w:r>
      <w:r w:rsidRPr="00820BED">
        <w:t>, the presence of introduced natural enemies, and the</w:t>
      </w:r>
      <w:r w:rsidR="00AD34F6">
        <w:t xml:space="preserve"> </w:t>
      </w:r>
      <w:r w:rsidR="006216A9">
        <w:t xml:space="preserve">vegetation </w:t>
      </w:r>
      <w:commentRangeStart w:id="45"/>
      <w:r w:rsidR="006216A9">
        <w:t xml:space="preserve">communities </w:t>
      </w:r>
      <w:r w:rsidR="00E3571C">
        <w:t>in hydric forests</w:t>
      </w:r>
      <w:r w:rsidRPr="00820BED">
        <w:t>.</w:t>
      </w:r>
      <w:commentRangeEnd w:id="45"/>
      <w:r w:rsidR="00094B23">
        <w:rPr>
          <w:rStyle w:val="CommentReference"/>
        </w:rPr>
        <w:commentReference w:id="45"/>
      </w:r>
      <w:r w:rsidRPr="00820BED">
        <w:t xml:space="preserve"> </w:t>
      </w:r>
      <w:r w:rsidR="00794899">
        <w:t>We found that ash</w:t>
      </w:r>
      <w:r w:rsidR="00C26271">
        <w:t xml:space="preserve"> regeneration is still present in these </w:t>
      </w:r>
      <w:r w:rsidR="00056996">
        <w:t xml:space="preserve">post-outbreak forests, although EAB </w:t>
      </w:r>
      <w:r w:rsidR="00E22CA8">
        <w:t>continues to</w:t>
      </w:r>
      <w:r w:rsidR="00CC343A">
        <w:t xml:space="preserve"> impact populations of ash</w:t>
      </w:r>
      <w:r w:rsidR="00E22CA8">
        <w:t xml:space="preserve">. </w:t>
      </w:r>
      <w:r w:rsidR="007B1209">
        <w:t xml:space="preserve">We found that </w:t>
      </w:r>
      <w:r w:rsidR="00DB057F">
        <w:t xml:space="preserve">in the mesic and xeric forests we studied, </w:t>
      </w:r>
      <w:r w:rsidR="004E72AE">
        <w:t>ash regeneration remains at the seedling or sapling stages</w:t>
      </w:r>
      <w:r w:rsidR="00CB5F02">
        <w:t xml:space="preserve">. However, in </w:t>
      </w:r>
      <w:r w:rsidR="001A04EC">
        <w:t>a subset of hydric forests, we observed strong regeneration</w:t>
      </w:r>
      <w:r w:rsidR="0046687D">
        <w:t xml:space="preserve"> of</w:t>
      </w:r>
      <w:r w:rsidR="001A04EC">
        <w:t xml:space="preserve"> </w:t>
      </w:r>
      <w:r w:rsidR="002028E3">
        <w:t>small ash trees</w:t>
      </w:r>
      <w:r w:rsidR="0046687D">
        <w:t>, which is surprising due to the high susceptibility of black ash to EAB</w:t>
      </w:r>
      <w:r w:rsidR="00493B61">
        <w:t xml:space="preserve"> </w:t>
      </w:r>
      <w:r w:rsidR="00493B61">
        <w:fldChar w:fldCharType="begin"/>
      </w:r>
      <w:r w:rsidR="00493B61">
        <w:instrText xml:space="preserve"> ADDIN ZOTERO_ITEM CSL_CITATION {"citationID":"PKsgR4xr","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493B61">
        <w:fldChar w:fldCharType="separate"/>
      </w:r>
      <w:r w:rsidR="00493B61" w:rsidRPr="00493B61">
        <w:t>(Siegert et al. 2021)</w:t>
      </w:r>
      <w:r w:rsidR="00493B61">
        <w:fldChar w:fldCharType="end"/>
      </w:r>
      <w:r w:rsidR="00D01F60">
        <w:t xml:space="preserve">. </w:t>
      </w:r>
      <w:r w:rsidR="00C57C52">
        <w:t xml:space="preserve">In these hydric swamp forests, we found substantial variability in the </w:t>
      </w:r>
      <w:r w:rsidR="0002543E">
        <w:t>tree communities</w:t>
      </w:r>
      <w:r w:rsidR="001F0C82">
        <w:t xml:space="preserve">. </w:t>
      </w:r>
      <w:r w:rsidR="00D01F60">
        <w:t xml:space="preserve">In our </w:t>
      </w:r>
      <w:r w:rsidR="00431FDC">
        <w:t>survey for EAB parasitoids, we recover</w:t>
      </w:r>
      <w:r w:rsidR="00AB195C">
        <w:t>ed</w:t>
      </w:r>
      <w:r w:rsidR="00431FDC">
        <w:t xml:space="preserve"> three introduced parasitoids, albeit at low capture numbers</w:t>
      </w:r>
      <w:r w:rsidR="00352D76">
        <w:t>.</w:t>
      </w:r>
      <w:r w:rsidR="00F3530F">
        <w:t xml:space="preserve"> </w:t>
      </w:r>
    </w:p>
    <w:p w14:paraId="39F05D18" w14:textId="77777777" w:rsidR="008B0E15" w:rsidRDefault="008B0E15" w:rsidP="008B0E15"/>
    <w:p w14:paraId="6B260891" w14:textId="2FE7D591" w:rsidR="002068A1" w:rsidRPr="005C462D" w:rsidRDefault="006D0FC8" w:rsidP="008B0E15">
      <w:r>
        <w:t xml:space="preserve">Our prediction was supported that </w:t>
      </w:r>
      <w:r w:rsidR="00E1601F">
        <w:t>newly germinated ash seedlings would be absent from these post-outbreak forests.</w:t>
      </w:r>
      <w:r w:rsidR="002D5E79">
        <w:t xml:space="preserve"> Although we counted </w:t>
      </w:r>
      <w:r w:rsidR="002D5E79" w:rsidRPr="00820BED">
        <w:t>2</w:t>
      </w:r>
      <w:r w:rsidR="005F1372">
        <w:t>,</w:t>
      </w:r>
      <w:r w:rsidR="002D5E79" w:rsidRPr="00820BED">
        <w:t>981</w:t>
      </w:r>
      <w:r w:rsidR="002D5E79">
        <w:t xml:space="preserve"> ash seedlings in microplots, none </w:t>
      </w:r>
      <w:r w:rsidR="00D252A6">
        <w:t xml:space="preserve">had cotyledons, </w:t>
      </w:r>
      <w:r w:rsidR="00F90C19">
        <w:t xml:space="preserve">the seed leaves that </w:t>
      </w:r>
      <w:r w:rsidR="00610B9B">
        <w:t xml:space="preserve">would </w:t>
      </w:r>
      <w:r w:rsidR="00F90C19">
        <w:t>indicate new germination</w:t>
      </w:r>
      <w:r w:rsidR="00F36050">
        <w:t xml:space="preserve"> (two ash seedlings had cotyledons but were outside the microplot). </w:t>
      </w:r>
      <w:r w:rsidR="00642F39">
        <w:t>Similarly</w:t>
      </w:r>
      <w:r w:rsidR="001D1074">
        <w:t xml:space="preserve">, we </w:t>
      </w:r>
      <w:r w:rsidR="008E09A6">
        <w:t>only found four ash trees producing seeds</w:t>
      </w:r>
      <w:r w:rsidR="00034A01">
        <w:t xml:space="preserve"> near our study transects.</w:t>
      </w:r>
      <w:r w:rsidR="008A2A9E">
        <w:t xml:space="preserve"> </w:t>
      </w:r>
      <w:r w:rsidR="00377EFF">
        <w:t xml:space="preserve">Although it is possible that small numbers of seedlings have germinated in the years after canopy ash trees died, </w:t>
      </w:r>
      <w:r w:rsidR="00D45229">
        <w:t>the more plausible scenario is that ash seedlings are simply persisting from before</w:t>
      </w:r>
      <w:r w:rsidR="0082247B">
        <w:t xml:space="preserve"> 2008</w:t>
      </w:r>
      <w:r w:rsidR="0099487F">
        <w:t xml:space="preserve">, when new germination ceased </w:t>
      </w:r>
      <w:r w:rsidR="0099487F">
        <w:fldChar w:fldCharType="begin"/>
      </w:r>
      <w:r w:rsidR="0099487F">
        <w:instrText xml:space="preserve"> ADDIN ZOTERO_ITEM CSL_CITATION {"citationID":"kpLXlYce","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99487F">
        <w:fldChar w:fldCharType="separate"/>
      </w:r>
      <w:r w:rsidR="0099487F" w:rsidRPr="0099487F">
        <w:t>(Klooster et al. 2013)</w:t>
      </w:r>
      <w:r w:rsidR="0099487F">
        <w:fldChar w:fldCharType="end"/>
      </w:r>
      <w:r w:rsidR="0099487F">
        <w:t>.</w:t>
      </w:r>
      <w:r w:rsidR="00F074C9">
        <w:t xml:space="preserve"> In fact, the density of seedlings appears to have decreased, especi</w:t>
      </w:r>
      <w:r w:rsidR="00570E36">
        <w:t>ally for the smallest seedlings, those &lt; 25 cm tall.</w:t>
      </w:r>
      <w:r w:rsidR="00BC607B">
        <w:t xml:space="preserve"> For instance, mesic transects had an average of </w:t>
      </w:r>
      <w:r w:rsidR="00DF2439">
        <w:t>198,000 short ash seedlings</w:t>
      </w:r>
      <w:r w:rsidR="00CE7AE6">
        <w:t xml:space="preserve"> </w:t>
      </w:r>
      <w:r w:rsidR="00E7682B">
        <w:t>ha</w:t>
      </w:r>
      <w:r w:rsidR="00E7682B">
        <w:rPr>
          <w:vertAlign w:val="superscript"/>
        </w:rPr>
        <w:t>-1</w:t>
      </w:r>
      <w:r w:rsidR="00DF2439">
        <w:t xml:space="preserve"> in 2010,</w:t>
      </w:r>
      <w:r w:rsidR="00CE7AE6">
        <w:t xml:space="preserve"> but only 15,000</w:t>
      </w:r>
      <w:r w:rsidR="00E7682B">
        <w:t xml:space="preserve"> short ash seedlings</w:t>
      </w:r>
      <w:r w:rsidR="00E14646">
        <w:t xml:space="preserve"> ha</w:t>
      </w:r>
      <w:r w:rsidR="00E14646">
        <w:rPr>
          <w:vertAlign w:val="superscript"/>
        </w:rPr>
        <w:t>-1</w:t>
      </w:r>
      <w:r w:rsidR="00E7682B">
        <w:t xml:space="preserve"> in 202</w:t>
      </w:r>
      <w:r w:rsidR="005F1372">
        <w:t>4-25.</w:t>
      </w:r>
      <w:r w:rsidR="0077533F">
        <w:t xml:space="preserve"> Some of these </w:t>
      </w:r>
      <w:r w:rsidR="00E0267D">
        <w:t xml:space="preserve">short </w:t>
      </w:r>
      <w:r w:rsidR="0077533F">
        <w:t xml:space="preserve">seedlings </w:t>
      </w:r>
      <w:r w:rsidR="00E0267D">
        <w:t>died, while others</w:t>
      </w:r>
      <w:r w:rsidR="0077533F">
        <w:t xml:space="preserve"> grew</w:t>
      </w:r>
      <w:r w:rsidR="00E0267D">
        <w:t xml:space="preserve"> </w:t>
      </w:r>
      <w:r w:rsidR="005B05DE">
        <w:t xml:space="preserve">resulting in an increase in tall seedlings (25-137 cm) </w:t>
      </w:r>
      <w:r w:rsidR="00D5349B">
        <w:t>from 5,000 ha</w:t>
      </w:r>
      <w:r w:rsidR="00D5349B">
        <w:rPr>
          <w:vertAlign w:val="superscript"/>
        </w:rPr>
        <w:t>-1</w:t>
      </w:r>
      <w:r w:rsidR="00D5349B">
        <w:t xml:space="preserve"> in 2010 to 13,000 ha</w:t>
      </w:r>
      <w:r w:rsidR="00D5349B">
        <w:rPr>
          <w:vertAlign w:val="superscript"/>
        </w:rPr>
        <w:t>-1</w:t>
      </w:r>
      <w:r w:rsidR="00D5349B">
        <w:t xml:space="preserve"> </w:t>
      </w:r>
      <w:r w:rsidR="00875EE3">
        <w:t>in 2024-25 in mesic forests</w:t>
      </w:r>
      <w:commentRangeStart w:id="46"/>
      <w:r w:rsidR="00E14646">
        <w:t>.</w:t>
      </w:r>
      <w:commentRangeEnd w:id="46"/>
      <w:r w:rsidR="00B631D7">
        <w:rPr>
          <w:rStyle w:val="CommentReference"/>
        </w:rPr>
        <w:commentReference w:id="46"/>
      </w:r>
      <w:r w:rsidR="002D12A5">
        <w:t xml:space="preserve"> Thus, regeneration is shifting to larger sizes while </w:t>
      </w:r>
      <w:r w:rsidR="008B0F1B">
        <w:t xml:space="preserve">still </w:t>
      </w:r>
      <w:r w:rsidR="002D12A5">
        <w:t xml:space="preserve">not being </w:t>
      </w:r>
      <w:r w:rsidR="007C0D23">
        <w:t xml:space="preserve">replenished. </w:t>
      </w:r>
      <w:r w:rsidR="003E6D8F">
        <w:t>In contrast</w:t>
      </w:r>
      <w:r w:rsidR="00642F39">
        <w:t xml:space="preserve"> to our results</w:t>
      </w:r>
      <w:r w:rsidR="003E6D8F">
        <w:t>,</w:t>
      </w:r>
      <w:r w:rsidR="005F6E89">
        <w:t xml:space="preserve"> </w:t>
      </w:r>
      <w:r w:rsidR="007C0D23">
        <w:t xml:space="preserve">another study </w:t>
      </w:r>
      <w:r w:rsidR="00B80AB0">
        <w:t>of green ash swamps</w:t>
      </w:r>
      <w:r w:rsidR="007C0D23">
        <w:t xml:space="preserve"> reported continuing seed production </w:t>
      </w:r>
      <w:r w:rsidR="007B3D89">
        <w:t xml:space="preserve">even after substantial EAB impacts </w:t>
      </w:r>
      <w:r w:rsidR="007B3D89">
        <w:fldChar w:fldCharType="begin"/>
      </w:r>
      <w:r w:rsidR="007B3D89">
        <w:instrText xml:space="preserve"> ADDIN ZOTERO_ITEM CSL_CITATION {"citationID":"Lp9wDtpl","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7B3D89">
        <w:fldChar w:fldCharType="separate"/>
      </w:r>
      <w:r w:rsidR="007B3D89" w:rsidRPr="005D7B35">
        <w:t>(Kashian 2016)</w:t>
      </w:r>
      <w:r w:rsidR="007B3D89">
        <w:fldChar w:fldCharType="end"/>
      </w:r>
      <w:r w:rsidR="007B3D89">
        <w:t>.</w:t>
      </w:r>
      <w:r w:rsidR="00E0267D">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xml:space="preserve">, whereas in our study sites seed producti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commentRangeStart w:id="47"/>
      <w:r w:rsidR="006D0664">
        <w:t>.</w:t>
      </w:r>
      <w:commentRangeEnd w:id="47"/>
      <w:r w:rsidR="005C462D">
        <w:rPr>
          <w:rStyle w:val="CommentReference"/>
        </w:rPr>
        <w:commentReference w:id="47"/>
      </w:r>
      <w:r w:rsidR="0077320D">
        <w:t xml:space="preserve"> </w:t>
      </w:r>
    </w:p>
    <w:p w14:paraId="46A317BC" w14:textId="77777777" w:rsidR="002068A1" w:rsidRDefault="002068A1" w:rsidP="008B0E15"/>
    <w:p w14:paraId="6950029D" w14:textId="0F12732B" w:rsidR="00645950" w:rsidRDefault="00D41F69" w:rsidP="008B0E15">
      <w:r>
        <w:t>Our prediction that signs and symptoms of EAB would be more prevalent on ash trees of larger diameter was partially supported</w:t>
      </w:r>
      <w:r w:rsidR="00722AB6">
        <w:t>,</w:t>
      </w:r>
      <w:r w:rsidR="00876693">
        <w:t xml:space="preserve"> </w:t>
      </w:r>
      <w:r w:rsidR="00A45CC8">
        <w:t>but some ash trees in the 5-12.5 cm DBH range still had healthy canopies</w:t>
      </w:r>
      <w:r>
        <w:t xml:space="preserve">. </w:t>
      </w:r>
      <w:r w:rsidR="00464409">
        <w:t xml:space="preserve">We found that </w:t>
      </w:r>
      <w:r w:rsidR="0056142C">
        <w:t xml:space="preserve">the incidence of canopy decline, </w:t>
      </w:r>
      <w:r w:rsidR="00EA3AE3">
        <w:t>woodpecker predation marks, and epicormic sprouts all increased with increasing tre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commentRangeStart w:id="48"/>
      <w:r w:rsidR="008D009A">
        <w:t>.</w:t>
      </w:r>
      <w:commentRangeEnd w:id="48"/>
      <w:r w:rsidR="00A06D58">
        <w:rPr>
          <w:rStyle w:val="CommentReference"/>
        </w:rPr>
        <w:commentReference w:id="48"/>
      </w:r>
      <w:r w:rsidR="00204F2E">
        <w:t xml:space="preserve"> </w:t>
      </w:r>
      <w:r w:rsidR="00FA0514">
        <w:t xml:space="preserve">Even though </w:t>
      </w:r>
      <w:r w:rsidR="00CE0090">
        <w:t xml:space="preserve">EAB symptoms were common, </w:t>
      </w:r>
      <w:r w:rsidR="009C11E0">
        <w:t xml:space="preserve">we still found sizeable numbers </w:t>
      </w:r>
      <w:r w:rsidR="00AD5040">
        <w:t xml:space="preserve">of </w:t>
      </w:r>
      <w:r w:rsidR="00DA28D7">
        <w:t>small ash trees with healthy canopi</w:t>
      </w:r>
      <w:r w:rsidR="00444E9D">
        <w:t>es</w:t>
      </w:r>
      <w:r w:rsidR="001A41DF">
        <w:t>.</w:t>
      </w:r>
      <w:r w:rsidR="00FE1DA9">
        <w:t xml:space="preserve"> This stands in contrast to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commentRangeStart w:id="49"/>
      <w:r w:rsidR="009B0030">
        <w:t>.</w:t>
      </w:r>
      <w:commentRangeEnd w:id="49"/>
      <w:r w:rsidR="00E016E3">
        <w:rPr>
          <w:rStyle w:val="CommentReference"/>
        </w:rPr>
        <w:commentReference w:id="49"/>
      </w:r>
      <w:r w:rsidR="009B0030">
        <w:t xml:space="preserve"> </w:t>
      </w:r>
    </w:p>
    <w:p w14:paraId="3A3008F3" w14:textId="77777777" w:rsidR="008E577D" w:rsidRDefault="008E577D" w:rsidP="008B0E15"/>
    <w:p w14:paraId="6B063D0D" w14:textId="1F2226AE" w:rsidR="008E577D" w:rsidRDefault="00FD187D" w:rsidP="008B0E15">
      <w:r>
        <w:t xml:space="preserve">We found that the abundance of ash regeneration strongly depended on </w:t>
      </w:r>
      <w:r w:rsidR="0018688D">
        <w:t>soil hydrology class, with different patterns of abundance across sizes</w:t>
      </w:r>
      <w:r w:rsidR="007827A4">
        <w:t xml:space="preserve">, depending on hydrology. </w:t>
      </w:r>
      <w:r w:rsidR="00540AED">
        <w:t xml:space="preserve">In </w:t>
      </w:r>
      <w:r w:rsidR="002930FB">
        <w:t xml:space="preserve">dry </w:t>
      </w:r>
      <w:r w:rsidR="00E914EE">
        <w:t>xeric and</w:t>
      </w:r>
      <w:r w:rsidR="007B69F9">
        <w:t xml:space="preserve"> especially</w:t>
      </w:r>
      <w:r w:rsidR="00343541">
        <w:t xml:space="preserve"> in</w:t>
      </w:r>
      <w:r w:rsidR="00E914EE">
        <w:t xml:space="preserve"> </w:t>
      </w:r>
      <w:r w:rsidR="002930FB">
        <w:t xml:space="preserve">riparian </w:t>
      </w:r>
      <w:r w:rsidR="00E914EE">
        <w:t xml:space="preserve">mesic forests, </w:t>
      </w:r>
      <w:r w:rsidR="007B69F9">
        <w:t>ash seedlings were a prominent component of the forest floor</w:t>
      </w:r>
      <w:r w:rsidR="002930FB">
        <w:t xml:space="preserve"> cover, </w:t>
      </w:r>
      <w:r w:rsidR="003D2F4D">
        <w:t>but</w:t>
      </w:r>
      <w:r w:rsidR="005029A8">
        <w:t xml:space="preserve">  small</w:t>
      </w:r>
      <w:r w:rsidR="00E643CC">
        <w:t xml:space="preserve"> ash</w:t>
      </w:r>
      <w:r w:rsidR="005029A8">
        <w:t xml:space="preserve"> trees (2.5</w:t>
      </w:r>
      <w:r w:rsidR="003D2F4D">
        <w:t xml:space="preserve">-10 cm DBH) were mostly absent. </w:t>
      </w:r>
      <w:r w:rsidR="00E27FF0">
        <w:t xml:space="preserve">In hydric swamp forests, we found </w:t>
      </w:r>
      <w:r w:rsidR="00903648">
        <w:t xml:space="preserve">low numbers of seedlings, but sometimes high densities of </w:t>
      </w:r>
      <w:r w:rsidR="00E643CC">
        <w:t>small ash trees. This suggests a differe</w:t>
      </w:r>
      <w:r w:rsidR="00643D62">
        <w:t>nce in growth rate, whereby ash regeneration is growing faster in hydric forests.</w:t>
      </w:r>
      <w:r w:rsidR="0084774D">
        <w:t xml:space="preserve"> </w:t>
      </w:r>
      <w:r w:rsidR="00971A6D">
        <w:t>Canopy openness</w:t>
      </w:r>
      <w:r w:rsidR="009D1A66">
        <w:t xml:space="preserve"> could readily explain differences in growth </w:t>
      </w:r>
      <w:r w:rsidR="00927A63">
        <w:t xml:space="preserve">rate. </w:t>
      </w:r>
      <w:r w:rsidR="00A924A0">
        <w:t xml:space="preserve">In our study locations, the pre-EAB </w:t>
      </w:r>
      <w:r w:rsidR="00F23CF1">
        <w:t xml:space="preserve">hydric transects had many more ash </w:t>
      </w:r>
      <w:r w:rsidR="000F01DC">
        <w:t xml:space="preserve">canopy </w:t>
      </w:r>
      <w:r w:rsidR="00F23CF1">
        <w:t>trees than mesic</w:t>
      </w:r>
      <w:r w:rsidR="00831EAE">
        <w:t xml:space="preserve"> </w:t>
      </w:r>
      <w:r w:rsidR="00F23CF1">
        <w:t xml:space="preserve">or xeric </w:t>
      </w:r>
      <w:r w:rsidR="00831EAE">
        <w:t>transects</w:t>
      </w:r>
      <w:r w:rsidR="00A5364B">
        <w:t xml:space="preserve">, which </w:t>
      </w:r>
      <w:r w:rsidR="00831EAE">
        <w:t>may</w:t>
      </w:r>
      <w:r w:rsidR="00A5364B">
        <w:t xml:space="preserve"> </w:t>
      </w:r>
      <w:r w:rsidR="00831EAE">
        <w:t xml:space="preserve">have </w:t>
      </w:r>
      <w:r w:rsidR="00A5364B">
        <w:t>create</w:t>
      </w:r>
      <w:r w:rsidR="00831EAE">
        <w:t>d</w:t>
      </w:r>
      <w:r w:rsidR="00A5364B">
        <w:t xml:space="preserve"> multi-tree gaps </w:t>
      </w:r>
      <w:r w:rsidR="00A03B46">
        <w:fldChar w:fldCharType="begin"/>
      </w:r>
      <w:r w:rsidR="00A03B46">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A03B46">
        <w:fldChar w:fldCharType="separate"/>
      </w:r>
      <w:r w:rsidR="00A03B46" w:rsidRPr="00A03B46">
        <w:t>(Klooster 2012)</w:t>
      </w:r>
      <w:r w:rsidR="00A03B46">
        <w:fldChar w:fldCharType="end"/>
      </w:r>
      <w:r w:rsidR="00A5364B">
        <w:t>.</w:t>
      </w:r>
      <w:r w:rsidR="000424C4">
        <w:t xml:space="preserve"> Multi-tree gaps </w:t>
      </w:r>
      <w:r w:rsidR="002D0353">
        <w:t xml:space="preserve">likely allowed surviving ash regeneration to grow quickly as EAB populations </w:t>
      </w:r>
      <w:r w:rsidR="00383A3A">
        <w:t xml:space="preserve">declined following canopy ash mortality. </w:t>
      </w:r>
      <w:r w:rsidR="0064547F">
        <w:t xml:space="preserve">In contrast, </w:t>
      </w:r>
      <w:r w:rsidR="00A975FE">
        <w:t>mesic and xeric forests may have developed mostly single-tree gaps</w:t>
      </w:r>
      <w:r w:rsidR="00FA24B4">
        <w:t xml:space="preserve"> from ash canopy trees</w:t>
      </w:r>
      <w:r w:rsidR="008C4E1C">
        <w:t xml:space="preserve">, allowing neighboring non-ash canopy trees to fill the </w:t>
      </w:r>
      <w:r w:rsidR="006C3AA3">
        <w:t>gaps.</w:t>
      </w:r>
      <w:r w:rsidR="00265192">
        <w:t xml:space="preserve"> </w:t>
      </w:r>
      <w:r w:rsidR="00450DC1">
        <w:t xml:space="preserve">Other studies support the </w:t>
      </w:r>
      <w:r w:rsidR="00A161F4">
        <w:t xml:space="preserve">hypothesis that compensatory growth by </w:t>
      </w:r>
      <w:r w:rsidR="00D16BB1">
        <w:t>canopy trees was more important in upland sites than in forests that experience flooding.</w:t>
      </w:r>
      <w:r w:rsidR="00DF7EB7">
        <w:t xml:space="preserve"> </w:t>
      </w:r>
      <w:r w:rsidR="00092017">
        <w:t xml:space="preserve">For example, </w:t>
      </w:r>
      <w:r w:rsidR="00092017">
        <w:fldChar w:fldCharType="begin"/>
      </w:r>
      <w:r w:rsidR="001F4E05">
        <w:instrText xml:space="preserve"> ADDIN ZOTERO_ITEM CSL_CITATION {"citationID":"GueJN1Ed","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92017">
        <w:fldChar w:fldCharType="separate"/>
      </w:r>
      <w:r w:rsidR="00092017" w:rsidRPr="00092017">
        <w:t xml:space="preserve">Hoven et al. </w:t>
      </w:r>
      <w:r w:rsidR="00092017">
        <w:t>(</w:t>
      </w:r>
      <w:r w:rsidR="00092017" w:rsidRPr="00092017">
        <w:t>2020)</w:t>
      </w:r>
      <w:r w:rsidR="00092017">
        <w:fldChar w:fldCharType="end"/>
      </w:r>
      <w:r w:rsidR="00092017">
        <w:t xml:space="preserve"> found that </w:t>
      </w:r>
      <w:r w:rsidR="00F42870">
        <w:t xml:space="preserve">non-ash canopy trees grew faster </w:t>
      </w:r>
      <w:r w:rsidR="00E501D2">
        <w:t>in plots with more poor-condition ash canopy trees,</w:t>
      </w:r>
      <w:r w:rsidR="00314BE8">
        <w:t xml:space="preserve"> but this relationship only held in xeric upland sites.</w:t>
      </w:r>
      <w:r w:rsidR="00DF7EB7">
        <w:t xml:space="preserve"> </w:t>
      </w:r>
      <w:r w:rsidR="008032A1">
        <w:t xml:space="preserve">Additionally, </w:t>
      </w:r>
      <w:r w:rsidR="008032A1">
        <w:fldChar w:fldCharType="begin"/>
      </w:r>
      <w:r w:rsidR="001F4E05">
        <w:instrText xml:space="preserve"> ADDIN ZOTERO_ITEM CSL_CITATION {"citationID":"U0na7Hlv","properties":{"formattedCitation":"(Davis et al. 2017)","plainCitation":"(Davis et al. 2017)","dontUpdate":true,"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8032A1">
        <w:fldChar w:fldCharType="separate"/>
      </w:r>
      <w:r w:rsidR="008032A1" w:rsidRPr="008032A1">
        <w:t xml:space="preserve">Davis et al. </w:t>
      </w:r>
      <w:r w:rsidR="008032A1">
        <w:t>(</w:t>
      </w:r>
      <w:r w:rsidR="008032A1" w:rsidRPr="008032A1">
        <w:t>2017)</w:t>
      </w:r>
      <w:r w:rsidR="008032A1">
        <w:fldChar w:fldCharType="end"/>
      </w:r>
      <w:r w:rsidR="008032A1">
        <w:t xml:space="preserve"> found that when </w:t>
      </w:r>
      <w:r w:rsidR="00B77572">
        <w:t xml:space="preserve">black </w:t>
      </w:r>
      <w:r w:rsidR="008032A1">
        <w:t xml:space="preserve">ash trees were girdled in a hydric forest in </w:t>
      </w:r>
      <w:r w:rsidR="00451DEC">
        <w:t xml:space="preserve">Upper Michigan, </w:t>
      </w:r>
      <w:r w:rsidR="00B77572">
        <w:t>the non-ash canopy trees did not respond positively in the first three growing seasons</w:t>
      </w:r>
      <w:r w:rsidR="009302DE">
        <w:t>.</w:t>
      </w:r>
      <w:r w:rsidR="001B5B2E">
        <w:t xml:space="preserve"> </w:t>
      </w:r>
      <w:r w:rsidR="00846075">
        <w:t>Th</w:t>
      </w:r>
      <w:r w:rsidR="000C04A9">
        <w:t>ese differences</w:t>
      </w:r>
      <w:r w:rsidR="00957B92">
        <w:t xml:space="preserve"> in the growth responses of canopy trees</w:t>
      </w:r>
      <w:r w:rsidR="001D2334">
        <w:t xml:space="preserve"> based on soil hydrology</w:t>
      </w:r>
      <w:r w:rsidR="00846075">
        <w:t xml:space="preserve"> </w:t>
      </w:r>
      <w:r w:rsidR="00957B92">
        <w:t>begin</w:t>
      </w:r>
      <w:r w:rsidR="00846075">
        <w:t xml:space="preserve"> to explain why ash regeneration is growing faster in our hydric transects</w:t>
      </w:r>
      <w:r w:rsidR="003A14CA">
        <w:t>.</w:t>
      </w:r>
    </w:p>
    <w:p w14:paraId="3AEC556E" w14:textId="77777777" w:rsidR="0026707E" w:rsidRDefault="0026707E" w:rsidP="008B0E15"/>
    <w:p w14:paraId="3C06DD52" w14:textId="40992D94" w:rsidR="004A0CD9" w:rsidRDefault="00402E05" w:rsidP="008B0E15">
      <w:r>
        <w:t xml:space="preserve">The </w:t>
      </w:r>
      <w:r w:rsidR="00D51E84">
        <w:t>hi</w:t>
      </w:r>
      <w:r w:rsidR="00CA5B09">
        <w:t xml:space="preserve">gh numbers of small ash trees in hydric forests </w:t>
      </w:r>
      <w:r>
        <w:t xml:space="preserve">motivated us to explore the vegetation communities in these </w:t>
      </w:r>
      <w:r w:rsidR="00AC119A">
        <w:t>post-EAB invasion forests</w:t>
      </w:r>
      <w:r w:rsidR="0030322C">
        <w:t xml:space="preserve">. We found </w:t>
      </w:r>
      <w:r w:rsidR="00033DED">
        <w:t xml:space="preserve">that </w:t>
      </w:r>
      <w:r w:rsidR="006A12BE">
        <w:t>silver maple</w:t>
      </w:r>
      <w:r w:rsidR="00033DED">
        <w:t xml:space="preserve"> was abundant, especially in </w:t>
      </w:r>
      <w:r w:rsidR="002F3115">
        <w:t>the canopy</w:t>
      </w:r>
      <w:r w:rsidR="003A14CA">
        <w:t>.</w:t>
      </w:r>
      <w:r w:rsidR="00214B06">
        <w:t xml:space="preserve"> This species thrives in </w:t>
      </w:r>
      <w:commentRangeStart w:id="50"/>
      <w:r w:rsidR="00214B06">
        <w:t>alluvial</w:t>
      </w:r>
      <w:commentRangeEnd w:id="50"/>
      <w:r w:rsidR="00586B44">
        <w:rPr>
          <w:rStyle w:val="CommentReference"/>
        </w:rPr>
        <w:commentReference w:id="50"/>
      </w:r>
      <w:r w:rsidR="00214B06">
        <w:t xml:space="preserve"> soils</w:t>
      </w:r>
      <w:r w:rsidR="00745AFE">
        <w:t xml:space="preserve"> and is highly tolerant of seasonal flooding </w:t>
      </w:r>
      <w:r w:rsidR="003A7B5B">
        <w:t xml:space="preserve">(Table S5)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 xml:space="preserve">However, some transects were not dominated by silver maple, but instead contained many </w:t>
      </w:r>
      <w:proofErr w:type="gramStart"/>
      <w:r w:rsidR="004A0CD9">
        <w:t>tamarack</w:t>
      </w:r>
      <w:proofErr w:type="gramEnd"/>
      <w:r w:rsidR="004A0CD9">
        <w:t xml:space="preserve"> and sometimes yellow birch.</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E335F4">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E335F4" w:rsidRPr="00E335F4">
        <w:rPr>
          <w:kern w:val="0"/>
        </w:rPr>
        <w:t xml:space="preserve">(Barnes 1976, Braun 1989, Burns and Honkala 1990, Kost and O’Connor 2003, </w:t>
      </w:r>
      <w:proofErr w:type="spellStart"/>
      <w:r w:rsidR="00E335F4" w:rsidRPr="00E335F4">
        <w:rPr>
          <w:kern w:val="0"/>
        </w:rPr>
        <w:t>Kartesz</w:t>
      </w:r>
      <w:proofErr w:type="spellEnd"/>
      <w:r w:rsidR="00E335F4" w:rsidRPr="00E335F4">
        <w:rPr>
          <w:kern w:val="0"/>
        </w:rPr>
        <w:t xml:space="preserve"> 2015)</w:t>
      </w:r>
      <w:r w:rsidR="004A0CD9">
        <w:fldChar w:fldCharType="end"/>
      </w:r>
      <w:r w:rsidR="004A0CD9">
        <w:t>.</w:t>
      </w:r>
      <w:r w:rsidR="001B51F3">
        <w:t xml:space="preserve"> </w:t>
      </w:r>
      <w:r w:rsidR="0068081F">
        <w:t>We noticed that green ash (or possibly pumpkin ash)</w:t>
      </w:r>
      <w:r w:rsidR="0097585F">
        <w:t xml:space="preserve"> regeneration was most common in </w:t>
      </w:r>
      <w:r w:rsidR="00FE6533">
        <w:t>plots</w:t>
      </w:r>
      <w:r w:rsidR="0097585F">
        <w:t xml:space="preserve"> with silver maple, whereas black ash regeneration was more common in </w:t>
      </w:r>
      <w:r w:rsidR="00C12918">
        <w:t xml:space="preserve">plots </w:t>
      </w:r>
      <w:r w:rsidR="0097585F">
        <w:t xml:space="preserve">with tamarack </w:t>
      </w:r>
      <w:r w:rsidR="00986684">
        <w:t>or yellow birch</w:t>
      </w:r>
      <w:r w:rsidR="00C12918">
        <w:t>, although the two ash species were sometimes found in the same stands</w:t>
      </w:r>
      <w:r w:rsidR="00986684">
        <w:t xml:space="preserve">. </w:t>
      </w:r>
      <w:r w:rsidR="006307BA">
        <w:t xml:space="preserve">Black ash </w:t>
      </w:r>
      <w:r w:rsidR="00E247BB">
        <w:t>is a</w:t>
      </w:r>
      <w:r w:rsidR="00A97772">
        <w:t>n important component of</w:t>
      </w:r>
      <w:r w:rsidR="00E247BB">
        <w:t xml:space="preserve"> </w:t>
      </w:r>
      <w:r w:rsidR="00506D4F">
        <w:t xml:space="preserve">swamp forests </w:t>
      </w:r>
      <w:r w:rsidR="00A97772">
        <w:t>in</w:t>
      </w:r>
      <w:r w:rsidR="00506D4F">
        <w:t xml:space="preserve"> northern Michigan, Wisconsin, Minnesota, </w:t>
      </w:r>
      <w:r w:rsidR="005339E7">
        <w:t xml:space="preserve">the </w:t>
      </w:r>
      <w:r w:rsidR="003C0E6F">
        <w:t>northeast US</w:t>
      </w:r>
      <w:r w:rsidR="00EA4AFC">
        <w:t xml:space="preserve">, </w:t>
      </w:r>
      <w:r w:rsidR="003C0E6F">
        <w:t>and Canada</w:t>
      </w:r>
      <w:r w:rsidR="00A97772">
        <w:t xml:space="preserve"> </w:t>
      </w:r>
      <w:r w:rsidR="00A97772">
        <w:fldChar w:fldCharType="begin"/>
      </w:r>
      <w:r w:rsidR="00A97772">
        <w:instrText xml:space="preserve"> ADDIN ZOTERO_ITEM CSL_CITATION {"citationID":"i2S4WJCh","properties":{"formattedCitation":"(Golet et al. 1993, Siegert et al. 2023)","plainCitation":"(Golet et al. 1993,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A97772">
        <w:fldChar w:fldCharType="separate"/>
      </w:r>
      <w:r w:rsidR="00A97772" w:rsidRPr="00A97772">
        <w:t>(Golet et al. 1993, Siegert et al. 2023)</w:t>
      </w:r>
      <w:r w:rsidR="00A97772">
        <w:fldChar w:fldCharType="end"/>
      </w:r>
      <w:r w:rsidR="00F06573">
        <w:t xml:space="preserve">. </w:t>
      </w:r>
      <w:r w:rsidR="00A639ED">
        <w:t xml:space="preserve">Similarly to our results, other studies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1D58D5">
        <w:instrText xml:space="preserve"> ADDIN ZOTERO_ITEM CSL_CITATION {"citationID":"knU5IQ1O","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1D58D5" w:rsidRPr="001D58D5">
        <w:t>(Siegert et al. 2021)</w:t>
      </w:r>
      <w:r w:rsidR="00AD69F4">
        <w:fldChar w:fldCharType="end"/>
      </w:r>
      <w:r w:rsidR="00404CB6">
        <w:t>.</w:t>
      </w:r>
      <w:r w:rsidR="001D58D5">
        <w:t xml:space="preserve"> Another study of riparian areas </w:t>
      </w:r>
      <w:r w:rsidR="005A1127">
        <w:t xml:space="preserve">in southern Michigan </w:t>
      </w:r>
      <w:r w:rsidR="0054492C">
        <w:t xml:space="preserve">found that </w:t>
      </w:r>
      <w:r w:rsidR="008671DB">
        <w:t xml:space="preserve">black ash in the 2.5-10 cm DBH range were common in gaps created by EAB </w:t>
      </w:r>
      <w:r w:rsidR="008671DB">
        <w:fldChar w:fldCharType="begin"/>
      </w:r>
      <w:r w:rsidR="008671DB">
        <w:instrText xml:space="preserve"> ADDIN ZOTERO_ITEM CSL_CITATION {"citationID":"w4vDBCZX","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671DB">
        <w:fldChar w:fldCharType="separate"/>
      </w:r>
      <w:r w:rsidR="008671DB" w:rsidRPr="008671DB">
        <w:t>(Engelken et al. 2020)</w:t>
      </w:r>
      <w:r w:rsidR="008671DB">
        <w:fldChar w:fldCharType="end"/>
      </w:r>
      <w:r w:rsidR="008671DB">
        <w:t>.</w:t>
      </w:r>
      <w:r w:rsidR="00683FFA">
        <w:t xml:space="preserve"> Our results 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of black ash at Island Lake and Indian Springs</w:t>
      </w:r>
      <w:r w:rsidR="00AF07DF">
        <w:t xml:space="preserve"> 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p>
    <w:p w14:paraId="1525075C" w14:textId="568B2779" w:rsidR="004A3365" w:rsidRDefault="004A3365" w:rsidP="00725D06">
      <w:r>
        <w:tab/>
        <w:t>Our recoveries of three species</w:t>
      </w:r>
      <w:r w:rsidR="004B31F0">
        <w:t xml:space="preserve"> of</w:t>
      </w:r>
      <w:r>
        <w:t xml:space="preserve"> </w:t>
      </w:r>
      <w:r w:rsidR="004B31F0">
        <w:t>introduced parasitoids</w:t>
      </w:r>
      <w:r w:rsidR="00F011EB">
        <w:t xml:space="preserve"> of EAB </w:t>
      </w:r>
      <w:r w:rsidR="0065759E">
        <w:t xml:space="preserve">at Pontiac Lake </w:t>
      </w:r>
      <w:r w:rsidR="0072248C">
        <w:t xml:space="preserve">adds to the body of evidence that parasitoids are impacting EAB populations. </w:t>
      </w:r>
      <w:r w:rsidR="00745D18">
        <w:t>Although the</w:t>
      </w:r>
      <w:r w:rsidR="00E9792B">
        <w:t xml:space="preserve">y </w:t>
      </w:r>
      <w:r w:rsidR="00966BB9">
        <w:t>t</w:t>
      </w:r>
      <w:r w:rsidR="002F32E9">
        <w:t>ake</w:t>
      </w:r>
      <w:r w:rsidR="00966BB9">
        <w:t xml:space="preserve"> time to build up populations, </w:t>
      </w:r>
      <w:r w:rsidR="002F32E9">
        <w:t>and consequently</w:t>
      </w:r>
      <w:r w:rsidR="00874CF6">
        <w:t xml:space="preserve"> d</w:t>
      </w:r>
      <w:r w:rsidR="00545965">
        <w:t>o</w:t>
      </w:r>
      <w:r w:rsidR="00874CF6">
        <w:t xml:space="preserve"> not prevent the death of canopy ash trees, </w:t>
      </w:r>
      <w:r w:rsidR="00DF76BE">
        <w:t>the parasitoids may be effective in post-outbreak forests</w:t>
      </w:r>
      <w:r w:rsidR="00DB0C4E">
        <w:t xml:space="preserve"> </w:t>
      </w:r>
      <w:r w:rsidR="00545965">
        <w:fldChar w:fldCharType="begin"/>
      </w:r>
      <w:r w:rsidR="00545965">
        <w:instrText xml:space="preserve"> ADDIN ZOTERO_ITEM CSL_CITATION {"citationID":"89MsD8Et","properties":{"formattedCitation":"(Jones et al. 2019)","plainCitation":"(Jones et al. 2019)","noteIndex":0},"citationItems":[{"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545965">
        <w:fldChar w:fldCharType="separate"/>
      </w:r>
      <w:r w:rsidR="00545965" w:rsidRPr="00545965">
        <w:t>(Jones et al. 2019)</w:t>
      </w:r>
      <w:r w:rsidR="00545965">
        <w:fldChar w:fldCharType="end"/>
      </w:r>
      <w:r w:rsidR="00DF76BE">
        <w:t>. We recovered</w:t>
      </w:r>
      <w:r w:rsidR="002B160C">
        <w:t xml:space="preserve"> </w:t>
      </w:r>
      <w:r w:rsidR="00E9792B">
        <w:t xml:space="preserve">the larval parasitoids </w:t>
      </w:r>
      <w:proofErr w:type="spellStart"/>
      <w:r w:rsidR="00DF76BE" w:rsidRPr="006347DF">
        <w:rPr>
          <w:i/>
          <w:iCs/>
        </w:rPr>
        <w:t>Tetrastichus</w:t>
      </w:r>
      <w:proofErr w:type="spellEnd"/>
      <w:r w:rsidR="00DF76BE" w:rsidRPr="006347DF">
        <w:rPr>
          <w:i/>
          <w:iCs/>
        </w:rPr>
        <w:t xml:space="preserve"> </w:t>
      </w:r>
      <w:proofErr w:type="spellStart"/>
      <w:r w:rsidR="00DF76BE" w:rsidRPr="006347DF">
        <w:rPr>
          <w:i/>
          <w:iCs/>
        </w:rPr>
        <w:t>planipennisi</w:t>
      </w:r>
      <w:proofErr w:type="spellEnd"/>
      <w:r w:rsidR="00DF76BE">
        <w:t xml:space="preserve"> and </w:t>
      </w:r>
      <w:proofErr w:type="spellStart"/>
      <w:r w:rsidR="00DF76BE" w:rsidRPr="006347DF">
        <w:rPr>
          <w:i/>
          <w:iCs/>
        </w:rPr>
        <w:t>Spathius</w:t>
      </w:r>
      <w:proofErr w:type="spellEnd"/>
      <w:r w:rsidR="00DF76BE" w:rsidRPr="006347DF">
        <w:rPr>
          <w:i/>
          <w:iCs/>
        </w:rPr>
        <w:t xml:space="preserve"> </w:t>
      </w:r>
      <w:proofErr w:type="spellStart"/>
      <w:r w:rsidR="00DF76BE" w:rsidRPr="006347DF">
        <w:rPr>
          <w:i/>
          <w:iCs/>
        </w:rPr>
        <w:t>galinae</w:t>
      </w:r>
      <w:proofErr w:type="spellEnd"/>
      <w:r w:rsidR="002B160C">
        <w:t>, which</w:t>
      </w:r>
      <w:r w:rsidR="00647FBB">
        <w:t xml:space="preserve"> </w:t>
      </w:r>
      <w:r w:rsidR="00E9792B">
        <w:t xml:space="preserve">work synergistically </w:t>
      </w:r>
      <w:r w:rsidR="00D66209">
        <w:t>by parasitizing EAB on small and larger diameter stems, respectively</w:t>
      </w:r>
      <w:r w:rsidR="005B6E14">
        <w:t xml:space="preserve"> </w:t>
      </w:r>
      <w:r w:rsidR="005B6E14">
        <w:fldChar w:fldCharType="begin"/>
      </w:r>
      <w:r w:rsidR="005B6E14">
        <w:instrText xml:space="preserve"> ADDIN ZOTERO_ITEM CSL_CITATION {"citationID":"BV0EUY0F","properties":{"formattedCitation":"(Duan et al. 2021)","plainCitation":"(Duan et al. 2021)","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schema":"https://github.com/citation-style-language/schema/raw/master/csl-citation.json"} </w:instrText>
      </w:r>
      <w:r w:rsidR="005B6E14">
        <w:fldChar w:fldCharType="separate"/>
      </w:r>
      <w:r w:rsidR="005B6E14" w:rsidRPr="005B6E14">
        <w:t>(Duan et al. 2021)</w:t>
      </w:r>
      <w:r w:rsidR="005B6E14">
        <w:fldChar w:fldCharType="end"/>
      </w:r>
      <w:r w:rsidR="00D66209">
        <w:t xml:space="preserve">. Furthermore, we captured the egg parasitoid </w:t>
      </w:r>
      <w:proofErr w:type="spellStart"/>
      <w:r w:rsidR="00D66209" w:rsidRPr="00C10307">
        <w:rPr>
          <w:i/>
          <w:iCs/>
        </w:rPr>
        <w:t>Oobius</w:t>
      </w:r>
      <w:proofErr w:type="spellEnd"/>
      <w:r w:rsidR="00D66209" w:rsidRPr="00C10307">
        <w:rPr>
          <w:i/>
          <w:iCs/>
        </w:rPr>
        <w:t xml:space="preserve"> </w:t>
      </w:r>
      <w:proofErr w:type="spellStart"/>
      <w:r w:rsidR="00D66209" w:rsidRPr="00C10307">
        <w:rPr>
          <w:i/>
          <w:iCs/>
        </w:rPr>
        <w:t>agrili</w:t>
      </w:r>
      <w:proofErr w:type="spellEnd"/>
      <w:r w:rsidR="00DE5363">
        <w:t xml:space="preserve"> </w:t>
      </w:r>
      <w:r w:rsidR="006C550F">
        <w:t xml:space="preserve">at Pontiac Lake </w:t>
      </w:r>
      <w:r w:rsidR="00DE5363">
        <w:t xml:space="preserve">even though the nearest release point for it was </w:t>
      </w:r>
      <w:r w:rsidR="00922929">
        <w:t>in</w:t>
      </w:r>
      <w:r w:rsidR="00094889">
        <w:t xml:space="preserve"> 2012 </w:t>
      </w:r>
      <w:r w:rsidR="006C550F">
        <w:t>at Seven Lakes State Park (~13 mi</w:t>
      </w:r>
      <w:r w:rsidR="00F27E6C">
        <w:t>, 20 km</w:t>
      </w:r>
      <w:r w:rsidR="00C10307">
        <w:t>)</w:t>
      </w:r>
      <w:r w:rsidR="006F11A1">
        <w:t xml:space="preserve"> </w:t>
      </w:r>
      <w:r w:rsidR="006F11A1">
        <w:fldChar w:fldCharType="begin"/>
      </w:r>
      <w:r w:rsidR="006F11A1">
        <w:instrText xml:space="preserve"> ADDIN ZOTERO_ITEM CSL_CITATION {"citationID":"EyeeVssz","properties":{"formattedCitation":"(\\uc0\\u8220{}mapBioControl (Midwest Invasive Species Information Network)\\uc0\\u8221{} 2024)","plainCitation":"(“mapBioControl (Midwest Invasive Species Information Network)” 2024)","noteIndex":0},"citationItems":[{"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006F11A1">
        <w:fldChar w:fldCharType="separate"/>
      </w:r>
      <w:r w:rsidR="006F11A1" w:rsidRPr="006F11A1">
        <w:rPr>
          <w:kern w:val="0"/>
        </w:rPr>
        <w:t>(</w:t>
      </w:r>
      <w:r w:rsidR="007937E9">
        <w:rPr>
          <w:kern w:val="0"/>
        </w:rPr>
        <w:t>M</w:t>
      </w:r>
      <w:r w:rsidR="006F11A1" w:rsidRPr="006F11A1">
        <w:rPr>
          <w:kern w:val="0"/>
        </w:rPr>
        <w:t>apBioControl 2024)</w:t>
      </w:r>
      <w:r w:rsidR="006F11A1">
        <w:fldChar w:fldCharType="end"/>
      </w:r>
      <w:r w:rsidR="00C10307">
        <w:t xml:space="preserve">. </w:t>
      </w:r>
      <w:r w:rsidR="00F90212">
        <w:t xml:space="preserve">This result </w:t>
      </w:r>
      <w:r w:rsidR="00094889">
        <w:t xml:space="preserve">adds to those of </w:t>
      </w:r>
      <w:r w:rsidR="00923113">
        <w:t xml:space="preserve">studies finding that </w:t>
      </w:r>
      <w:r w:rsidR="00923113" w:rsidRPr="000C26EB">
        <w:rPr>
          <w:i/>
          <w:iCs/>
        </w:rPr>
        <w:t xml:space="preserve">O. </w:t>
      </w:r>
      <w:proofErr w:type="spellStart"/>
      <w:r w:rsidR="00923113" w:rsidRPr="000C26EB">
        <w:rPr>
          <w:i/>
          <w:iCs/>
        </w:rPr>
        <w:t>agrili</w:t>
      </w:r>
      <w:proofErr w:type="spellEnd"/>
      <w:r w:rsidR="00923113">
        <w:t xml:space="preserve"> dispersed from </w:t>
      </w:r>
      <w:r w:rsidR="000C26EB">
        <w:t>release to control si</w:t>
      </w:r>
      <w:r w:rsidR="00396BC1">
        <w:t xml:space="preserve">tes ~1 km away within 3 years </w:t>
      </w:r>
      <w:r w:rsidR="00396BC1">
        <w:fldChar w:fldCharType="begin"/>
      </w:r>
      <w:r w:rsidR="00396BC1">
        <w:instrText xml:space="preserve"> ADDIN ZOTERO_ITEM CSL_CITATION {"citationID":"J2lYF83U","properties":{"formattedCitation":"(Abell et al. 2014)","plainCitation":"(Abell et al. 2014)","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schema":"https://github.com/citation-style-language/schema/raw/master/csl-citation.json"} </w:instrText>
      </w:r>
      <w:r w:rsidR="00396BC1">
        <w:fldChar w:fldCharType="separate"/>
      </w:r>
      <w:r w:rsidR="00396BC1" w:rsidRPr="00396BC1">
        <w:t>(Abell et al. 2014)</w:t>
      </w:r>
      <w:r w:rsidR="00396BC1">
        <w:fldChar w:fldCharType="end"/>
      </w:r>
      <w:r w:rsidR="000C26EB">
        <w:t>, and coul</w:t>
      </w:r>
      <w:r w:rsidR="00CB7D6B">
        <w:t>d travel at least 45 m in 48 hours</w:t>
      </w:r>
      <w:r w:rsidR="003E2E7E">
        <w:t xml:space="preserve"> </w:t>
      </w:r>
      <w:r w:rsidR="003E2E7E">
        <w:fldChar w:fldCharType="begin"/>
      </w:r>
      <w:r w:rsidR="003E2E7E">
        <w:instrText xml:space="preserve"> ADDIN ZOTERO_ITEM CSL_CITATION {"citationID":"4giXSM8G","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3E2E7E">
        <w:fldChar w:fldCharType="separate"/>
      </w:r>
      <w:r w:rsidR="003E2E7E" w:rsidRPr="003E2E7E">
        <w:t>(Quinn et al. 2022a)</w:t>
      </w:r>
      <w:r w:rsidR="003E2E7E">
        <w:fldChar w:fldCharType="end"/>
      </w:r>
      <w:r w:rsidR="00CB7D6B">
        <w:t>.</w:t>
      </w:r>
      <w:r w:rsidR="002E040F">
        <w:t xml:space="preserve"> </w:t>
      </w:r>
      <w:r w:rsidR="00E16543">
        <w:t xml:space="preserve">Finally, the </w:t>
      </w:r>
      <w:r w:rsidR="004B3B41">
        <w:t>low number of introduced EAB parasitoids in our traps (</w:t>
      </w:r>
      <w:r w:rsidR="008224DD">
        <w:t>7 individuals out of 1537 Hymenoptera)</w:t>
      </w:r>
      <w:r w:rsidR="00052B3C">
        <w:t xml:space="preserve"> </w:t>
      </w:r>
      <w:r w:rsidR="00047DC1">
        <w:t>indicates</w:t>
      </w:r>
      <w:r w:rsidR="00052B3C">
        <w:t xml:space="preserve"> the difficulty in using pan traps to assess </w:t>
      </w:r>
      <w:r w:rsidR="00B43F56">
        <w:t xml:space="preserve">introduced </w:t>
      </w:r>
      <w:r w:rsidR="00316478">
        <w:t>parasitoid establishment</w:t>
      </w:r>
      <w:r w:rsidR="00806D0D">
        <w:t xml:space="preserve">, but </w:t>
      </w:r>
      <w:r w:rsidR="00AD3358">
        <w:t xml:space="preserve">also </w:t>
      </w:r>
      <w:r w:rsidR="00806D0D">
        <w:t>the</w:t>
      </w:r>
      <w:r w:rsidR="00AD3358">
        <w:t>ir</w:t>
      </w:r>
      <w:r w:rsidR="00806D0D">
        <w:t xml:space="preserve"> promise for studying native parasitoids</w:t>
      </w:r>
      <w:r w:rsidR="000F6339">
        <w:t xml:space="preserve"> </w:t>
      </w:r>
      <w:r w:rsidR="000F6339">
        <w:fldChar w:fldCharType="begin"/>
      </w:r>
      <w:r w:rsidR="000F6339">
        <w:instrText xml:space="preserve"> ADDIN ZOTERO_ITEM CSL_CITATION {"citationID":"52WOFY3Z","properties":{"formattedCitation":"(Rutledge et al. 2021, Petrice et al. 2025)","plainCitation":"(Rutledge et al. 2021, Petrice et al. 2025)","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0F6339">
        <w:fldChar w:fldCharType="separate"/>
      </w:r>
      <w:r w:rsidR="000F6339" w:rsidRPr="000F6339">
        <w:t>(Rutledge et al. 2021, Petrice et al. 2025)</w:t>
      </w:r>
      <w:r w:rsidR="000F6339">
        <w:fldChar w:fldCharType="end"/>
      </w:r>
      <w:r w:rsidR="00316478">
        <w:t>.</w:t>
      </w:r>
      <w:r w:rsidR="008E0AAE">
        <w:t xml:space="preserve"> </w:t>
      </w:r>
    </w:p>
    <w:p w14:paraId="1F953D69" w14:textId="77777777" w:rsidR="00EF2C43" w:rsidRDefault="00EF2C43" w:rsidP="00725D06"/>
    <w:p w14:paraId="201210CA" w14:textId="1F2FFE0C" w:rsidR="00AC25D9" w:rsidRDefault="00EF2C43" w:rsidP="00725D06">
      <w:r>
        <w:tab/>
        <w:t>The goal of biological control is to allow ash trees</w:t>
      </w:r>
      <w:r w:rsidR="00BB6347">
        <w:t xml:space="preserve"> to persist. </w:t>
      </w:r>
      <w:r w:rsidR="007C5B2B">
        <w:t xml:space="preserve">Our findings in </w:t>
      </w:r>
      <w:r w:rsidR="002647D3">
        <w:t>forests of southeast Michigan</w:t>
      </w:r>
      <w:r w:rsidR="00570FBB">
        <w:t xml:space="preserve">, 15 years after peak EAB populations,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BD2C2B">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BD2C2B" w:rsidRPr="00BD2C2B">
        <w:t>(Abell et al. 2014, Quinn et al. 2022b)</w:t>
      </w:r>
      <w:r w:rsidR="0050316A">
        <w:fldChar w:fldCharType="end"/>
      </w:r>
      <w:r w:rsidR="00736FF3">
        <w:t xml:space="preserve">. </w:t>
      </w:r>
      <w:r w:rsidR="000A7430">
        <w:t xml:space="preserve">We found that </w:t>
      </w:r>
      <w:r w:rsidR="00283385">
        <w:t xml:space="preserve">in hydric stands, </w:t>
      </w:r>
      <w:r w:rsidR="00F009CE">
        <w:t xml:space="preserve">small </w:t>
      </w:r>
      <w:r w:rsidR="00283385">
        <w:t xml:space="preserve">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w:t>
      </w:r>
      <w:r w:rsidR="009F0CF9">
        <w:t>,</w:t>
      </w:r>
      <w:r w:rsidR="005E67FC">
        <w:t xml:space="preserve"> but</w:t>
      </w:r>
      <w:proofErr w:type="gramEnd"/>
      <w:r w:rsidR="005E67FC">
        <w:t xml:space="preserve"> </w:t>
      </w:r>
      <w:r w:rsidR="00115D41">
        <w:t>instead depends on multiple top-down and bottom-up ecological processes.</w:t>
      </w:r>
    </w:p>
    <w:p w14:paraId="6D21D94B" w14:textId="77777777" w:rsidR="009F0CF9" w:rsidRDefault="009F0CF9">
      <w:pPr>
        <w:rPr>
          <w:color w:val="FF0000"/>
        </w:rPr>
      </w:pPr>
    </w:p>
    <w:p w14:paraId="16D18079" w14:textId="1AF6121E"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51"/>
      <w:r w:rsidR="000B25A2" w:rsidRPr="00820BED">
        <w:t xml:space="preserve">. </w:t>
      </w:r>
      <w:commentRangeEnd w:id="51"/>
      <w:r w:rsidR="00521914" w:rsidRPr="00820BED">
        <w:rPr>
          <w:rStyle w:val="CommentReference"/>
          <w:sz w:val="24"/>
          <w:szCs w:val="24"/>
        </w:rPr>
        <w:commentReference w:id="51"/>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52"/>
      <w:r w:rsidRPr="00820BED">
        <w:rPr>
          <w:b/>
          <w:bCs/>
        </w:rPr>
        <w:t>Table S4.</w:t>
      </w:r>
      <w:r w:rsidRPr="00820BED">
        <w:t xml:space="preserve"> </w:t>
      </w:r>
      <w:commentRangeEnd w:id="52"/>
      <w:r w:rsidR="00413C09" w:rsidRPr="00820BED">
        <w:rPr>
          <w:rStyle w:val="CommentReference"/>
        </w:rPr>
        <w:commentReference w:id="52"/>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w:t>
      </w:r>
      <w:proofErr w:type="gramStart"/>
      <w:r w:rsidR="00143B52" w:rsidRPr="00820BED">
        <w:t>tree</w:t>
      </w:r>
      <w:proofErr w:type="gramEnd"/>
      <w:r w:rsidR="00143B52" w:rsidRPr="00820BED">
        <w:t xml:space="preserve"> </w:t>
      </w:r>
      <w:proofErr w:type="gramStart"/>
      <w:r w:rsidR="00143B52" w:rsidRPr="00820BED">
        <w:t>diameter</w:t>
      </w:r>
      <w:proofErr w:type="gramEnd"/>
      <w:r w:rsidR="00143B52" w:rsidRPr="00820BED">
        <w:t xml:space="preserve">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w:t>
      </w:r>
      <w:proofErr w:type="gramStart"/>
      <w:r w:rsidR="005249F5" w:rsidRPr="00820BED">
        <w:t>bolded</w:t>
      </w:r>
      <w:proofErr w:type="gramEnd"/>
      <w:r w:rsidR="005249F5" w:rsidRPr="00820BED">
        <w:t xml:space="preserve"> if the p-value</w:t>
      </w:r>
      <w:r w:rsidR="009B0C9E" w:rsidRPr="00820BED">
        <w:t>s</w:t>
      </w:r>
      <w:r w:rsidR="005249F5" w:rsidRPr="00820BED">
        <w:t xml:space="preserve"> </w:t>
      </w:r>
      <w:proofErr w:type="gramStart"/>
      <w:r w:rsidR="005249F5" w:rsidRPr="00820BED">
        <w:t>w</w:t>
      </w:r>
      <w:r w:rsidR="009B0C9E" w:rsidRPr="00820BED">
        <w:t>ere</w:t>
      </w:r>
      <w:proofErr w:type="gramEnd"/>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w:t>
            </w:r>
            <w:proofErr w:type="gramStart"/>
            <w:r w:rsidR="00143B52" w:rsidRPr="00820BED">
              <w:rPr>
                <w:sz w:val="24"/>
              </w:rPr>
              <w:t>criterion</w:t>
            </w:r>
            <w:proofErr w:type="gramEnd"/>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 xml:space="preserve">5 tree </w:t>
            </w:r>
            <w:proofErr w:type="gramStart"/>
            <w:r w:rsidRPr="00820BED">
              <w:rPr>
                <w:sz w:val="24"/>
              </w:rPr>
              <w:t>criterion</w:t>
            </w:r>
            <w:proofErr w:type="gramEnd"/>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 xml:space="preserve">Z value for 10 tree </w:t>
            </w:r>
            <w:proofErr w:type="gramStart"/>
            <w:r w:rsidRPr="00820BED">
              <w:rPr>
                <w:sz w:val="24"/>
              </w:rPr>
              <w:t>criterion</w:t>
            </w:r>
            <w:proofErr w:type="gramEnd"/>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 xml:space="preserve">Z value for 5 tree </w:t>
            </w:r>
            <w:proofErr w:type="gramStart"/>
            <w:r w:rsidRPr="00820BED">
              <w:rPr>
                <w:sz w:val="24"/>
              </w:rPr>
              <w:t>criterion</w:t>
            </w:r>
            <w:proofErr w:type="gramEnd"/>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proofErr w:type="gramStart"/>
            <w:r w:rsidRPr="00820BED">
              <w:rPr>
                <w:sz w:val="24"/>
              </w:rPr>
              <w:t>p value</w:t>
            </w:r>
            <w:proofErr w:type="gramEnd"/>
            <w:r w:rsidRPr="00820BED">
              <w:rPr>
                <w:sz w:val="24"/>
              </w:rPr>
              <w:t xml:space="preserve"> for 10 tree </w:t>
            </w:r>
            <w:proofErr w:type="gramStart"/>
            <w:r w:rsidRPr="00820BED">
              <w:rPr>
                <w:sz w:val="24"/>
              </w:rPr>
              <w:t>criterion</w:t>
            </w:r>
            <w:proofErr w:type="gramEnd"/>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 xml:space="preserve">p value for 5 tree </w:t>
            </w:r>
            <w:proofErr w:type="gramStart"/>
            <w:r w:rsidRPr="00820BED">
              <w:rPr>
                <w:sz w:val="24"/>
              </w:rPr>
              <w:t>criterion</w:t>
            </w:r>
            <w:proofErr w:type="gramEnd"/>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based on the proportion of each ash species that was found in a transect. </w:t>
      </w:r>
      <w:r w:rsidR="00143EF2" w:rsidRPr="00820BED">
        <w:t>G</w:t>
      </w:r>
      <w:r w:rsidRPr="00820BED">
        <w:t xml:space="preserve">reen represents green, white, and/or pumpkin ash; </w:t>
      </w:r>
      <w:commentRangeStart w:id="53"/>
      <w:r w:rsidRPr="00820BED">
        <w:t>black represents black ash</w:t>
      </w:r>
      <w:commentRangeEnd w:id="53"/>
      <w:r w:rsidR="00AE139E" w:rsidRPr="00820BED">
        <w:rPr>
          <w:rStyle w:val="CommentReference"/>
          <w:sz w:val="24"/>
          <w:szCs w:val="24"/>
        </w:rPr>
        <w:commentReference w:id="53"/>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7161278E" w14:textId="77777777" w:rsidR="00E335F4" w:rsidRDefault="002A0B0A" w:rsidP="00E335F4">
      <w:pPr>
        <w:pStyle w:val="Bibliography"/>
      </w:pPr>
      <w:r w:rsidRPr="00820BED">
        <w:fldChar w:fldCharType="begin"/>
      </w:r>
      <w:r w:rsidR="0043291C">
        <w:instrText xml:space="preserve"> ADDIN ZOTERO_BIBL {"uncited":[],"omitted":[],"custom":[]} CSL_BIBLIOGRAPHY </w:instrText>
      </w:r>
      <w:r w:rsidRPr="00820BED">
        <w:fldChar w:fldCharType="separate"/>
      </w:r>
      <w:r w:rsidR="00E335F4">
        <w:t xml:space="preserve">Abell, K. J., L. S. Bauer, J. J. Duan, and R. Van </w:t>
      </w:r>
      <w:proofErr w:type="spellStart"/>
      <w:r w:rsidR="00E335F4">
        <w:t>Driesche</w:t>
      </w:r>
      <w:proofErr w:type="spellEnd"/>
      <w:r w:rsidR="00E335F4">
        <w:t xml:space="preserve">. 2014. Long-term monitoring of the introduced emerald ash borer (Coleoptera: </w:t>
      </w:r>
      <w:proofErr w:type="spellStart"/>
      <w:r w:rsidR="00E335F4">
        <w:t>Buprestidae</w:t>
      </w:r>
      <w:proofErr w:type="spellEnd"/>
      <w:r w:rsidR="00E335F4">
        <w:t xml:space="preserve">) egg parasitoid, </w:t>
      </w:r>
      <w:proofErr w:type="spellStart"/>
      <w:r w:rsidR="00E335F4">
        <w:t>Oobius</w:t>
      </w:r>
      <w:proofErr w:type="spellEnd"/>
      <w:r w:rsidR="00E335F4">
        <w:t xml:space="preserve"> </w:t>
      </w:r>
      <w:proofErr w:type="spellStart"/>
      <w:r w:rsidR="00E335F4">
        <w:t>agrili</w:t>
      </w:r>
      <w:proofErr w:type="spellEnd"/>
      <w:r w:rsidR="00E335F4">
        <w:t xml:space="preserve"> (Hymenoptera: </w:t>
      </w:r>
      <w:proofErr w:type="spellStart"/>
      <w:r w:rsidR="00E335F4">
        <w:t>Encyrtidae</w:t>
      </w:r>
      <w:proofErr w:type="spellEnd"/>
      <w:r w:rsidR="00E335F4">
        <w:t>), in Michigan, USA and evaluation of a newly developed monitoring technique. Biological Control 79:36–42.</w:t>
      </w:r>
    </w:p>
    <w:p w14:paraId="373766CD" w14:textId="77777777" w:rsidR="00E335F4" w:rsidRDefault="00E335F4" w:rsidP="00E335F4">
      <w:pPr>
        <w:pStyle w:val="Bibliography"/>
      </w:pPr>
      <w:r>
        <w:t xml:space="preserve">Abell, K. J., J. J. Duan, L. Bauer, J. P. Lelito, and R. G. Van </w:t>
      </w:r>
      <w:proofErr w:type="spellStart"/>
      <w:r>
        <w:t>Driesche</w:t>
      </w:r>
      <w:proofErr w:type="spellEnd"/>
      <w:r>
        <w:t xml:space="preserve">. 2012. The effect of bark thickness on host partitioning between </w:t>
      </w:r>
      <w:proofErr w:type="spellStart"/>
      <w:r>
        <w:t>Tetrastichus</w:t>
      </w:r>
      <w:proofErr w:type="spellEnd"/>
      <w:r>
        <w:t xml:space="preserve"> </w:t>
      </w:r>
      <w:proofErr w:type="spellStart"/>
      <w:r>
        <w:t>planipennisi</w:t>
      </w:r>
      <w:proofErr w:type="spellEnd"/>
      <w:r>
        <w:t xml:space="preserve"> (Hymen: </w:t>
      </w:r>
      <w:proofErr w:type="spellStart"/>
      <w:r>
        <w:t>Eulophidae</w:t>
      </w:r>
      <w:proofErr w:type="spellEnd"/>
      <w:r>
        <w:t xml:space="preserve">) and </w:t>
      </w:r>
      <w:proofErr w:type="spellStart"/>
      <w:r>
        <w:t>Atanycolus</w:t>
      </w:r>
      <w:proofErr w:type="spellEnd"/>
      <w:r>
        <w:t xml:space="preserve"> spp. (Hymen: Braconidae), two parasitoids of emerald ash borer (</w:t>
      </w:r>
      <w:proofErr w:type="spellStart"/>
      <w:r>
        <w:t>Coleop</w:t>
      </w:r>
      <w:proofErr w:type="spellEnd"/>
      <w:r>
        <w:t xml:space="preserve">: </w:t>
      </w:r>
      <w:proofErr w:type="spellStart"/>
      <w:r>
        <w:t>Buprestidae</w:t>
      </w:r>
      <w:proofErr w:type="spellEnd"/>
      <w:r>
        <w:t>). Biological Control 63:320–325.</w:t>
      </w:r>
    </w:p>
    <w:p w14:paraId="636F95D2" w14:textId="77777777" w:rsidR="00E335F4" w:rsidRDefault="00E335F4" w:rsidP="00E335F4">
      <w:pPr>
        <w:pStyle w:val="Bibliography"/>
      </w:pPr>
      <w:r>
        <w:t xml:space="preserve">Abella, S. R., C. E. Hausman, J. F. Jaeger, K. S. Menard, T. A. Schetter, and O. J. Rocha. 2019. Fourteen years of swamp forest change from the </w:t>
      </w:r>
      <w:proofErr w:type="gramStart"/>
      <w:r>
        <w:t>onset,</w:t>
      </w:r>
      <w:proofErr w:type="gramEnd"/>
      <w:r>
        <w:t xml:space="preserve"> during, and after invasion of emerald ash borer. Biological Invasions 21:3685–3696.</w:t>
      </w:r>
    </w:p>
    <w:p w14:paraId="4AD380D7" w14:textId="77777777" w:rsidR="00E335F4" w:rsidRDefault="00E335F4" w:rsidP="00E335F4">
      <w:pPr>
        <w:pStyle w:val="Bibliography"/>
      </w:pPr>
      <w:r>
        <w:t xml:space="preserve">Aker, S. A., R. B. De Andrade, J. J. Duan, and D. S. Gruner. 2022. Rapid Spread of an Introduced Parasitoid for Biological Control of Emerald Ash Borer (Coleoptera: </w:t>
      </w:r>
      <w:proofErr w:type="spellStart"/>
      <w:r>
        <w:t>Buprestidae</w:t>
      </w:r>
      <w:proofErr w:type="spellEnd"/>
      <w:r>
        <w:t>) in Maryland. Journal of Economic Entomology 115:381–386.</w:t>
      </w:r>
    </w:p>
    <w:p w14:paraId="2F0292FF" w14:textId="77777777" w:rsidR="00E335F4" w:rsidRDefault="00E335F4" w:rsidP="00E335F4">
      <w:pPr>
        <w:pStyle w:val="Bibliography"/>
      </w:pPr>
      <w:r>
        <w:t xml:space="preserve">Aubin, I., F. </w:t>
      </w:r>
      <w:proofErr w:type="spellStart"/>
      <w:r>
        <w:t>Cardou</w:t>
      </w:r>
      <w:proofErr w:type="spellEnd"/>
      <w:r>
        <w:t xml:space="preserve">, K. Ryall, D. </w:t>
      </w:r>
      <w:proofErr w:type="spellStart"/>
      <w:r>
        <w:t>Kreutzweiser</w:t>
      </w:r>
      <w:proofErr w:type="spellEnd"/>
      <w:r>
        <w:t>, and T. Scarr. 2015. Ash regeneration capacity after emerald ash borer (EAB) outbreaks: Some early results. The Forestry Chronicle 91:291–298.</w:t>
      </w:r>
    </w:p>
    <w:p w14:paraId="10CE00C7" w14:textId="77777777" w:rsidR="00E335F4" w:rsidRDefault="00E335F4" w:rsidP="00E335F4">
      <w:pPr>
        <w:pStyle w:val="Bibliography"/>
      </w:pPr>
      <w:r>
        <w:t>Barnes, B. V. 1976. Succession in deciduous swamp communities of southeastern Michigan formerly dominated by American elm. Canadian Journal of Botany 54:19–24.</w:t>
      </w:r>
    </w:p>
    <w:p w14:paraId="4A00985A" w14:textId="77777777" w:rsidR="00E335F4" w:rsidRDefault="00E335F4" w:rsidP="00E335F4">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13E1882B" w14:textId="77777777" w:rsidR="00E335F4" w:rsidRDefault="00E335F4" w:rsidP="00E335F4">
      <w:pPr>
        <w:pStyle w:val="Bibliography"/>
      </w:pPr>
      <w:r>
        <w:t xml:space="preserve">Benedict, L., and R. David. 2003. </w:t>
      </w:r>
      <w:proofErr w:type="spellStart"/>
      <w:r>
        <w:t>Propogation</w:t>
      </w:r>
      <w:proofErr w:type="spellEnd"/>
      <w:r>
        <w:t xml:space="preserve"> protocol for black ash. Native Plants.</w:t>
      </w:r>
    </w:p>
    <w:p w14:paraId="4E319A6F" w14:textId="77777777" w:rsidR="00E335F4" w:rsidRDefault="00E335F4" w:rsidP="00E335F4">
      <w:pPr>
        <w:pStyle w:val="Bibliography"/>
      </w:pPr>
      <w:r>
        <w:t xml:space="preserve">Bolton, N., J. Shannon, J. Davis, M. Grinsven, N. Noh, S. Schooler, R. Kolka, T. </w:t>
      </w:r>
      <w:proofErr w:type="spellStart"/>
      <w:r>
        <w:t>Pypker</w:t>
      </w:r>
      <w:proofErr w:type="spellEnd"/>
      <w:r>
        <w:t>, and J. Wagenbrenner. 2018. Methods to Improve Survival and Growth of Planted Alternative Species Seedlings in Black Ash Ecosystems Threatened by Emerald Ash Borer. Forests 9:146.</w:t>
      </w:r>
    </w:p>
    <w:p w14:paraId="5FFE72BB" w14:textId="77777777" w:rsidR="00E335F4" w:rsidRDefault="00E335F4" w:rsidP="00E335F4">
      <w:pPr>
        <w:pStyle w:val="Bibliography"/>
      </w:pPr>
      <w:r>
        <w:t>Braun, E. L. 1989. The woody plants of Ohio: trees, shrubs and woody climbers, native, naturalized, and escaped. Ohio State University Press, Columbus, Ohio.</w:t>
      </w:r>
    </w:p>
    <w:p w14:paraId="3F846B0B" w14:textId="77777777" w:rsidR="00E335F4" w:rsidRDefault="00E335F4" w:rsidP="00E335F4">
      <w:pPr>
        <w:pStyle w:val="Bibliography"/>
      </w:pPr>
      <w:r>
        <w:t>Burns, R., and B. Honkala. 1990. Silvics of North America: Volume 2, Hardwoods.</w:t>
      </w:r>
    </w:p>
    <w:p w14:paraId="560B492E" w14:textId="77777777" w:rsidR="00E335F4" w:rsidRDefault="00E335F4" w:rsidP="00E335F4">
      <w:pPr>
        <w:pStyle w:val="Bibliography"/>
      </w:pPr>
      <w:r>
        <w:t xml:space="preserve">Chen, Y., M. D. </w:t>
      </w:r>
      <w:proofErr w:type="spellStart"/>
      <w:r>
        <w:t>Ulyshen</w:t>
      </w:r>
      <w:proofErr w:type="spellEnd"/>
      <w:r>
        <w:t xml:space="preserve">, and T. M. Poland. 2016. Abundance of volatile organic compounds in white ash phloem and emerald ash borer larval frass does not attract </w:t>
      </w:r>
      <w:proofErr w:type="spellStart"/>
      <w:r>
        <w:rPr>
          <w:i/>
          <w:iCs/>
        </w:rPr>
        <w:t>Tetrastichus</w:t>
      </w:r>
      <w:proofErr w:type="spellEnd"/>
      <w:r>
        <w:rPr>
          <w:i/>
          <w:iCs/>
        </w:rPr>
        <w:t xml:space="preserve"> </w:t>
      </w:r>
      <w:proofErr w:type="spellStart"/>
      <w:r>
        <w:rPr>
          <w:i/>
          <w:iCs/>
        </w:rPr>
        <w:t>planipennisi</w:t>
      </w:r>
      <w:proofErr w:type="spellEnd"/>
      <w:r>
        <w:t xml:space="preserve"> in a Y‐tube olfactometer. Insect Science 23:712–719.</w:t>
      </w:r>
    </w:p>
    <w:p w14:paraId="0A034ECB" w14:textId="77777777" w:rsidR="00E335F4" w:rsidRDefault="00E335F4" w:rsidP="00E335F4">
      <w:pPr>
        <w:pStyle w:val="Bibliography"/>
      </w:pPr>
      <w:r>
        <w:t xml:space="preserve">Davis, J. C., J. P. Shannon, N. W. Bolton, R. K. Kolka, and T. G. </w:t>
      </w:r>
      <w:proofErr w:type="spellStart"/>
      <w:r>
        <w:t>Pypker</w:t>
      </w:r>
      <w:proofErr w:type="spellEnd"/>
      <w:r>
        <w:t xml:space="preserve">. 2017. Vegetation responses to simulated emerald ash borer infestation in </w:t>
      </w:r>
      <w:r>
        <w:rPr>
          <w:i/>
          <w:iCs/>
        </w:rPr>
        <w:t>Fraxinus nigra</w:t>
      </w:r>
      <w:r>
        <w:t xml:space="preserve"> dominated wetlands of Upper Michigan, USA. Canadian Journal of Forest Research 47:319–330.</w:t>
      </w:r>
    </w:p>
    <w:p w14:paraId="3BF2767F" w14:textId="77777777" w:rsidR="00E335F4" w:rsidRDefault="00E335F4" w:rsidP="00E335F4">
      <w:pPr>
        <w:pStyle w:val="Bibliography"/>
      </w:pPr>
      <w:r>
        <w:t xml:space="preserve">Duan, J. J., L. S. Bauer, K. J. Abell, M. D. </w:t>
      </w:r>
      <w:proofErr w:type="spellStart"/>
      <w:r>
        <w:t>Ulyshen</w:t>
      </w:r>
      <w:proofErr w:type="spellEnd"/>
      <w:r>
        <w:t xml:space="preserve">, and R. G. Van </w:t>
      </w:r>
      <w:proofErr w:type="spellStart"/>
      <w:r>
        <w:t>Driesche</w:t>
      </w:r>
      <w:proofErr w:type="spellEnd"/>
      <w:r>
        <w:t>. 2015. Population dynamics of an invasive forest insect and associated natural enemies in the aftermath of invasion: implications for biological control. Journal of Applied Ecology 52:1246–1254.</w:t>
      </w:r>
    </w:p>
    <w:p w14:paraId="5FB8BB2E" w14:textId="77777777" w:rsidR="00E335F4" w:rsidRDefault="00E335F4" w:rsidP="00E335F4">
      <w:pPr>
        <w:pStyle w:val="Bibliography"/>
      </w:pPr>
      <w:r>
        <w:t xml:space="preserve">Duan, J. J., L. S. Bauer, and R. G. Van </w:t>
      </w:r>
      <w:proofErr w:type="spellStart"/>
      <w:r>
        <w:t>Driesche</w:t>
      </w:r>
      <w:proofErr w:type="spellEnd"/>
      <w:r>
        <w:t xml:space="preserve">. 2017. Emerald ash borer biocontrol in ash saplings: The potential for </w:t>
      </w:r>
      <w:proofErr w:type="gramStart"/>
      <w:r>
        <w:t>early stage</w:t>
      </w:r>
      <w:proofErr w:type="gramEnd"/>
      <w:r>
        <w:t xml:space="preserve"> recovery of North American ash trees. Forest Ecology and Management 394:64–72.</w:t>
      </w:r>
    </w:p>
    <w:p w14:paraId="4CF1B3C5" w14:textId="77777777" w:rsidR="00E335F4" w:rsidRDefault="00E335F4" w:rsidP="00E335F4">
      <w:pPr>
        <w:pStyle w:val="Bibliography"/>
      </w:pPr>
      <w:r>
        <w:t xml:space="preserve">Duan, J. J., J. R. Gould, N. F. Quinn, T. R. Petrice, B. H. Slager, T. M. Poland, L. S. Bauer, C. E. Rutledge, J. S. Elkinton, and R. G. Van </w:t>
      </w:r>
      <w:proofErr w:type="spellStart"/>
      <w:r>
        <w:t>Driesche</w:t>
      </w:r>
      <w:proofErr w:type="spellEnd"/>
      <w:r>
        <w:t xml:space="preserve">. 2023. Protection of North American ash against emerald ash borer with biological control: ecological premises and progress toward success. </w:t>
      </w:r>
      <w:proofErr w:type="spellStart"/>
      <w:r>
        <w:t>BioControl</w:t>
      </w:r>
      <w:proofErr w:type="spellEnd"/>
      <w:r>
        <w:t xml:space="preserve"> 68:87–100.</w:t>
      </w:r>
    </w:p>
    <w:p w14:paraId="6F8A6128" w14:textId="77777777" w:rsidR="00E335F4" w:rsidRDefault="00E335F4" w:rsidP="00E335F4">
      <w:pPr>
        <w:pStyle w:val="Bibliography"/>
      </w:pPr>
      <w:r>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2ABE3E82" w14:textId="77777777" w:rsidR="00E335F4" w:rsidRDefault="00E335F4" w:rsidP="00E335F4">
      <w:pPr>
        <w:pStyle w:val="Bibliography"/>
      </w:pPr>
      <w:r>
        <w:t>Engelken, P. J., M. E. Benbow, and D. G. McCullough. 2020. Legacy effects of emerald ash borer on riparian forest vegetation and structure. Forest Ecology and Management 457:117684.</w:t>
      </w:r>
    </w:p>
    <w:p w14:paraId="5F70C82F" w14:textId="77777777" w:rsidR="00E335F4" w:rsidRDefault="00E335F4" w:rsidP="00E335F4">
      <w:pPr>
        <w:pStyle w:val="Bibliography"/>
      </w:pPr>
      <w:r>
        <w:t>Fox, J., and S. Weisberg. 2019. An {R} Companion to Applied Regression. Sage, Thousand Oaks {CA}.</w:t>
      </w:r>
    </w:p>
    <w:p w14:paraId="04BC8D71" w14:textId="77777777" w:rsidR="00E335F4" w:rsidRDefault="00E335F4" w:rsidP="00E335F4">
      <w:pPr>
        <w:pStyle w:val="Bibliography"/>
      </w:pPr>
      <w:r>
        <w:t>Gandhi, K. J. K., and D. A. Herms. 2010. Direct and indirect effects of alien insect herbivores on ecological processes and interactions in forests of eastern North America. Biological Invasions 12:389–405.</w:t>
      </w:r>
    </w:p>
    <w:p w14:paraId="508ADDC6" w14:textId="77777777" w:rsidR="00E335F4" w:rsidRDefault="00E335F4" w:rsidP="00E335F4">
      <w:pPr>
        <w:pStyle w:val="Bibliography"/>
      </w:pPr>
      <w:proofErr w:type="spellStart"/>
      <w:r>
        <w:t>Golet</w:t>
      </w:r>
      <w:proofErr w:type="spellEnd"/>
      <w:r>
        <w:t>, F. C., J. A. Allen, U. S. Fish, and W. Service. 1993. Ecology of Red Maple Swamps in the Glaciated Northeast: A Community Profile. U.S. Department of the Interior, Fish and Wildlife Service.</w:t>
      </w:r>
    </w:p>
    <w:p w14:paraId="7A6AD7D5" w14:textId="77777777" w:rsidR="00E335F4" w:rsidRDefault="00E335F4" w:rsidP="00E335F4">
      <w:pPr>
        <w:pStyle w:val="Bibliography"/>
      </w:pPr>
      <w:r>
        <w:t>Goulet, H., and J. T. Huber. 1993. Hymenoptera of the world: an identification guide to families. Agriculture Canada, Ottawa.</w:t>
      </w:r>
    </w:p>
    <w:p w14:paraId="6FE6FD96" w14:textId="77777777" w:rsidR="00E335F4" w:rsidRDefault="00E335F4" w:rsidP="00E335F4">
      <w:pPr>
        <w:pStyle w:val="Bibliography"/>
      </w:pPr>
      <w:r>
        <w:t xml:space="preserve">Hartig, F. 2024. </w:t>
      </w:r>
      <w:proofErr w:type="spellStart"/>
      <w:proofErr w:type="gramStart"/>
      <w:r>
        <w:t>DHARMa</w:t>
      </w:r>
      <w:proofErr w:type="spellEnd"/>
      <w:proofErr w:type="gramEnd"/>
      <w:r>
        <w:t>: Residual Diagnostics for Hierarchical (Multi-Level / Mixed) Regression Models. R.</w:t>
      </w:r>
    </w:p>
    <w:p w14:paraId="0B9B6366" w14:textId="77777777" w:rsidR="00E335F4" w:rsidRDefault="00E335F4" w:rsidP="00E335F4">
      <w:pPr>
        <w:pStyle w:val="Bibliography"/>
      </w:pPr>
      <w:r>
        <w:t xml:space="preserve">Hoven, B. M., K. S. Knight, V. E. Peters, and D. L. Gorchov. 2020. Release and suppression: forest layer responses to emerald ash borer (Agrilus </w:t>
      </w:r>
      <w:proofErr w:type="spellStart"/>
      <w:r>
        <w:t>planipennis</w:t>
      </w:r>
      <w:proofErr w:type="spellEnd"/>
      <w:r>
        <w:t>)-caused ash death. Annals of Forest Science 77:10.</w:t>
      </w:r>
    </w:p>
    <w:p w14:paraId="6340F5ED" w14:textId="77777777" w:rsidR="00E335F4" w:rsidRDefault="00E335F4" w:rsidP="00E335F4">
      <w:pPr>
        <w:pStyle w:val="Bibliography"/>
      </w:pPr>
      <w:r>
        <w:t xml:space="preserve">Johnson, T. D., J. P. Lelito, and K. F. Raffa. 2014. Responses of two parasitoids, the exotic </w:t>
      </w:r>
      <w:proofErr w:type="spellStart"/>
      <w:r>
        <w:t>Spathius</w:t>
      </w:r>
      <w:proofErr w:type="spellEnd"/>
      <w:r>
        <w:t xml:space="preserve"> </w:t>
      </w:r>
      <w:proofErr w:type="spellStart"/>
      <w:r>
        <w:t>agrili</w:t>
      </w:r>
      <w:proofErr w:type="spellEnd"/>
      <w:r>
        <w:t xml:space="preserve"> Yang and the native </w:t>
      </w:r>
      <w:proofErr w:type="spellStart"/>
      <w:r>
        <w:t>Spathius</w:t>
      </w:r>
      <w:proofErr w:type="spellEnd"/>
      <w:r>
        <w:t xml:space="preserve"> floridanus Ashmead, to volatile cues associated with the emerald ash borer, Agrilus </w:t>
      </w:r>
      <w:proofErr w:type="spellStart"/>
      <w:r>
        <w:t>planipennis</w:t>
      </w:r>
      <w:proofErr w:type="spellEnd"/>
      <w:r>
        <w:t xml:space="preserve"> </w:t>
      </w:r>
      <w:proofErr w:type="spellStart"/>
      <w:r>
        <w:t>Fairmaire</w:t>
      </w:r>
      <w:proofErr w:type="spellEnd"/>
      <w:r>
        <w:t>. Biological Control 79:110–117.</w:t>
      </w:r>
    </w:p>
    <w:p w14:paraId="4E2775F0" w14:textId="77777777" w:rsidR="00E335F4" w:rsidRDefault="00E335F4" w:rsidP="00E335F4">
      <w:pPr>
        <w:pStyle w:val="Bibliography"/>
      </w:pPr>
      <w:r>
        <w:t xml:space="preserve">Jones, M. I., J. R. Gould, M. L. Warden, and M. K. Fierke. 2019. Dispersal of emerald ash borer (Coleoptera: </w:t>
      </w:r>
      <w:proofErr w:type="spellStart"/>
      <w:r>
        <w:t>Buprestidae</w:t>
      </w:r>
      <w:proofErr w:type="spellEnd"/>
      <w:r>
        <w:t>) parasitoids along an ash corridor in western New York. Biological Control 128:94–101.</w:t>
      </w:r>
    </w:p>
    <w:p w14:paraId="5AE46728" w14:textId="77777777" w:rsidR="00E335F4" w:rsidRDefault="00E335F4" w:rsidP="00E335F4">
      <w:pPr>
        <w:pStyle w:val="Bibliography"/>
      </w:pPr>
      <w:proofErr w:type="spellStart"/>
      <w:r>
        <w:t>Kartesz</w:t>
      </w:r>
      <w:proofErr w:type="spellEnd"/>
      <w:r>
        <w:t>, J. T. 2015. The Biota of North America Program (BONAP). North American Plant Atlas. (http://bonap.net/napa), Chapel Hill, N.C.</w:t>
      </w:r>
    </w:p>
    <w:p w14:paraId="075643C0" w14:textId="77777777" w:rsidR="00E335F4" w:rsidRDefault="00E335F4" w:rsidP="00E335F4">
      <w:pPr>
        <w:pStyle w:val="Bibliography"/>
      </w:pPr>
      <w:r>
        <w:t>Kashian, D. M. 2016. Sprouting and seed production may promote persistence of green ash in the presence of the emerald ash borer. Ecosphere 7:e01332.</w:t>
      </w:r>
    </w:p>
    <w:p w14:paraId="1371C48A" w14:textId="77777777" w:rsidR="00E335F4" w:rsidRDefault="00E335F4" w:rsidP="00E335F4">
      <w:pPr>
        <w:pStyle w:val="Bibliography"/>
      </w:pPr>
      <w:r>
        <w:t>Klooster, W., K. Gandhi, L. Long, K. Perry, K. Rice, and D. Herms. 2018. Ecological Impacts of Emerald Ash Borer in Forests at the Epicenter of the Invasion in North America. Forests 9:250.</w:t>
      </w:r>
    </w:p>
    <w:p w14:paraId="0E8DA6EC" w14:textId="77777777" w:rsidR="00E335F4" w:rsidRDefault="00E335F4" w:rsidP="00E335F4">
      <w:pPr>
        <w:pStyle w:val="Bibliography"/>
      </w:pPr>
      <w:r>
        <w:t>Klooster, W. S. 2012. Forest Responses to Emerald Ash Borer-Induced Ash Mortality. PhD Thesis, The Ohio State University.</w:t>
      </w:r>
    </w:p>
    <w:p w14:paraId="6B495578" w14:textId="77777777" w:rsidR="00E335F4" w:rsidRDefault="00E335F4" w:rsidP="00E335F4">
      <w:pPr>
        <w:pStyle w:val="Bibliography"/>
      </w:pPr>
      <w:r>
        <w:t xml:space="preserve">Klooster, W. S., D. A. Herms, K. S. Knight, C. P. Herms, D. G. McCullough, A. Smith, K. J. K. Gandhi, and J. Cardina. 2013. Ash (Fraxinus spp.) mortality, regeneration, and seed bank dynamics in mixed hardwood forests following invasion by emerald ash borer (Agrilus </w:t>
      </w:r>
      <w:proofErr w:type="spellStart"/>
      <w:r>
        <w:t>planipennis</w:t>
      </w:r>
      <w:proofErr w:type="spellEnd"/>
      <w:r>
        <w:t>). Biological Invasions 16:859–873.</w:t>
      </w:r>
    </w:p>
    <w:p w14:paraId="7760BD19" w14:textId="77777777" w:rsidR="00E335F4" w:rsidRDefault="00E335F4" w:rsidP="00E335F4">
      <w:pPr>
        <w:pStyle w:val="Bibliography"/>
      </w:pPr>
      <w:r>
        <w:t xml:space="preserve">Knight, K. S., J. P. Brown, and R. P. Long. 2013. Factors affecting the survival of ash (Fraxinus spp.) trees infested by emerald ash borer (Agrilus </w:t>
      </w:r>
      <w:proofErr w:type="spellStart"/>
      <w:r>
        <w:t>planipennis</w:t>
      </w:r>
      <w:proofErr w:type="spellEnd"/>
      <w:r>
        <w:t>). Biological Invasions 15:371–383.</w:t>
      </w:r>
    </w:p>
    <w:p w14:paraId="5543667C" w14:textId="77777777" w:rsidR="00E335F4" w:rsidRDefault="00E335F4" w:rsidP="00E335F4">
      <w:pPr>
        <w:pStyle w:val="Bibliography"/>
      </w:pPr>
      <w:r>
        <w:t xml:space="preserve">Knight, K. S., B. P. Flash, R. H. Kappler, J. A. Throckmorton, B. Grafton, and C. E. Flower. 2014. Monitoring Ash (Fraxinus spp.) Decline and Emerald Ash Borer (Agrilus </w:t>
      </w:r>
      <w:proofErr w:type="spellStart"/>
      <w:r>
        <w:t>planipennis</w:t>
      </w:r>
      <w:proofErr w:type="spellEnd"/>
      <w:r>
        <w:t>) Symptoms in Infested Areas. General Technical Report, U.S. Department of Agriculture, Forest Service, Northern Research Station.</w:t>
      </w:r>
    </w:p>
    <w:p w14:paraId="15BF8D5F" w14:textId="77777777" w:rsidR="00E335F4" w:rsidRDefault="00E335F4" w:rsidP="00E335F4">
      <w:pPr>
        <w:pStyle w:val="Bibliography"/>
      </w:pPr>
      <w:r>
        <w:t xml:space="preserve">Koch, J. L., D. W. Carey, M. E. Mason, T. M. Poland, and K. S. Knight. 2015. Intraspecific variation in Fraxinus pennsylvanica responses to emerald ash borer (Agrilus </w:t>
      </w:r>
      <w:proofErr w:type="spellStart"/>
      <w:r>
        <w:t>planipennis</w:t>
      </w:r>
      <w:proofErr w:type="spellEnd"/>
      <w:r>
        <w:t>). New Forests 46:995–1011.</w:t>
      </w:r>
    </w:p>
    <w:p w14:paraId="709F45AF" w14:textId="77777777" w:rsidR="00E335F4" w:rsidRDefault="00E335F4" w:rsidP="00E335F4">
      <w:pPr>
        <w:pStyle w:val="Bibliography"/>
      </w:pPr>
      <w:r>
        <w:t xml:space="preserve">Kolka, R., A. D’Amato, J. Wagenbrenner, R. Slesak, T. </w:t>
      </w:r>
      <w:proofErr w:type="spellStart"/>
      <w:r>
        <w:t>Pypker</w:t>
      </w:r>
      <w:proofErr w:type="spellEnd"/>
      <w:r>
        <w:t>, M. Youngquist, A. Grinde, and B. Palik. 2018. Review of Ecosystem Level Impacts of Emerald Ash Borer on Black Ash Wetlands: What Does the Future Hold? Forests 9:179.</w:t>
      </w:r>
    </w:p>
    <w:p w14:paraId="2941320D" w14:textId="77777777" w:rsidR="00E335F4" w:rsidRDefault="00E335F4" w:rsidP="00E335F4">
      <w:pPr>
        <w:pStyle w:val="Bibliography"/>
      </w:pPr>
      <w:r>
        <w:t>Kost, M. A., and R. P. O’Connor. 2003. Natural Features Inventory and Management Recommendations for Kensington and Oakwoods Metroparks. Michigan Natural Features Inventory, Huron-Clinton Metropolitan Authority.</w:t>
      </w:r>
    </w:p>
    <w:p w14:paraId="4529F0B8" w14:textId="77777777" w:rsidR="00E335F4" w:rsidRDefault="00E335F4" w:rsidP="00E335F4">
      <w:pPr>
        <w:pStyle w:val="Bibliography"/>
      </w:pPr>
      <w:r>
        <w:t xml:space="preserve">Lenth, R. V. 2024. </w:t>
      </w:r>
      <w:proofErr w:type="spellStart"/>
      <w:r>
        <w:t>emmeans</w:t>
      </w:r>
      <w:proofErr w:type="spellEnd"/>
      <w:r>
        <w:t>: Estimated Marginal Means, aka Least-Squares Means. R.</w:t>
      </w:r>
    </w:p>
    <w:p w14:paraId="75048E12" w14:textId="77777777" w:rsidR="00E335F4" w:rsidRDefault="00E335F4" w:rsidP="00E335F4">
      <w:pPr>
        <w:pStyle w:val="Bibliography"/>
      </w:pPr>
      <w:r>
        <w:t xml:space="preserve">Lovett, G. M., C. D. Canham, M. A. Arthur, K. C. Weathers, and R. D. Fitzhugh. 2006. Forest Ecosystem Responses to Exotic Pests and Pathogens in Eastern North America. </w:t>
      </w:r>
      <w:proofErr w:type="spellStart"/>
      <w:r>
        <w:t>BioScience</w:t>
      </w:r>
      <w:proofErr w:type="spellEnd"/>
      <w:r>
        <w:t xml:space="preserve"> 56:395.</w:t>
      </w:r>
    </w:p>
    <w:p w14:paraId="4ACB3077" w14:textId="77777777" w:rsidR="00E335F4" w:rsidRDefault="00E335F4" w:rsidP="00E335F4">
      <w:pPr>
        <w:pStyle w:val="Bibliography"/>
      </w:pPr>
      <w:proofErr w:type="spellStart"/>
      <w:r>
        <w:t>mapBioControl</w:t>
      </w:r>
      <w:proofErr w:type="spellEnd"/>
      <w:r>
        <w:t xml:space="preserve"> (Midwest Invasive Species Information Network). 2024. .</w:t>
      </w:r>
    </w:p>
    <w:p w14:paraId="700F1CAB" w14:textId="77777777" w:rsidR="00E335F4" w:rsidRDefault="00E335F4" w:rsidP="00E335F4">
      <w:pPr>
        <w:pStyle w:val="Bibliography"/>
      </w:pPr>
      <w:r>
        <w:t>McCormick, J. F., and R. B. Platt. 1980. Recovery of an Appalachian Forest Following the Chestnut Blight or Catherine Keever-You Were Right! American Midland Naturalist 104:264.</w:t>
      </w:r>
    </w:p>
    <w:p w14:paraId="0ECBCB5A" w14:textId="77777777" w:rsidR="00E335F4" w:rsidRDefault="00E335F4" w:rsidP="00E335F4">
      <w:pPr>
        <w:pStyle w:val="Bibliography"/>
      </w:pPr>
      <w:r>
        <w:t>McCullough, D. G. 2019. Challenges, tactics and integrated management of emerald ash borer in North America. Forestry: An International Journal of Forest Research 93:197–211.</w:t>
      </w:r>
    </w:p>
    <w:p w14:paraId="3B44FFA8" w14:textId="77777777" w:rsidR="00E335F4" w:rsidRDefault="00E335F4" w:rsidP="00E335F4">
      <w:pPr>
        <w:pStyle w:val="Bibliography"/>
      </w:pPr>
      <w:r>
        <w:t xml:space="preserve">Mech, A. M., K. A. Thomas, T. D. Marsico, D. A. Herms, C. R. Allen, M. P. Ayres, K. J. K. Gandhi, J. Gurevitch, N. P. Havill, R. A. Hufbauer, A. M. </w:t>
      </w:r>
      <w:proofErr w:type="spellStart"/>
      <w:r>
        <w:t>Liebhold</w:t>
      </w:r>
      <w:proofErr w:type="spellEnd"/>
      <w:r>
        <w:t>, K. F. Raffa, A. N. Schulz, D. R. Uden, and P. C. Tobin. 2019. Evolutionary history predicts high‐impact invasions by herbivorous insects. Ecology and Evolution 9:12216–12230.</w:t>
      </w:r>
    </w:p>
    <w:p w14:paraId="6110A034" w14:textId="77777777" w:rsidR="00E335F4" w:rsidRDefault="00E335F4" w:rsidP="00E335F4">
      <w:pPr>
        <w:pStyle w:val="Bibliography"/>
      </w:pPr>
      <w:proofErr w:type="spellStart"/>
      <w:r>
        <w:t>Megonigal</w:t>
      </w:r>
      <w:proofErr w:type="spellEnd"/>
      <w:r>
        <w:t>, J. P., W. H. Conner, S. Kroeger, and R. R. Sharitz. 1997. Aboveground Production in Southeastern Floodplain Forests: A Test of the Subsidy-Stress Hypothesis. Ecology 78:370–384.</w:t>
      </w:r>
    </w:p>
    <w:p w14:paraId="55DED25E" w14:textId="77777777" w:rsidR="00E335F4" w:rsidRDefault="00E335F4" w:rsidP="00E335F4">
      <w:pPr>
        <w:pStyle w:val="Bibliography"/>
      </w:pPr>
      <w:r>
        <w:t>Morris, T. D., J. R. Gould, J. Drake, and M. K. Fierke. 2023. Status of ash forests and regeneration a decade after first detection of emerald ash borer infestation in New York state. Forest Ecology and Management 549:121464.</w:t>
      </w:r>
    </w:p>
    <w:p w14:paraId="60393411" w14:textId="77777777" w:rsidR="00E335F4" w:rsidRDefault="00E335F4" w:rsidP="00E335F4">
      <w:pPr>
        <w:pStyle w:val="Bibliography"/>
      </w:pPr>
      <w:r>
        <w:t xml:space="preserve">Murphy, T. C., R. G. Van Driesche, J. R. Gould, and J. S. Elkinton. 2017. Can </w:t>
      </w:r>
      <w:proofErr w:type="spellStart"/>
      <w:r>
        <w:t>Spathius</w:t>
      </w:r>
      <w:proofErr w:type="spellEnd"/>
      <w:r>
        <w:t xml:space="preserve"> </w:t>
      </w:r>
      <w:proofErr w:type="spellStart"/>
      <w:r>
        <w:t>galinae</w:t>
      </w:r>
      <w:proofErr w:type="spellEnd"/>
      <w:r>
        <w:t xml:space="preserve"> attack emerald ash borer larvae feeding in large ash trees? Biological Control 114:8–13.</w:t>
      </w:r>
    </w:p>
    <w:p w14:paraId="0D8F5ACD" w14:textId="77777777" w:rsidR="00E335F4" w:rsidRDefault="00E335F4" w:rsidP="00E335F4">
      <w:pPr>
        <w:pStyle w:val="Bibliography"/>
      </w:pPr>
      <w:r>
        <w:t>Niinemets, Ü., and F. Valladares. 2006. Tolerance to Shade, Drought, and Waterlogging of Temperate Northern Hemisphere Trees and Shrubs. Ecological Monographs 76:521–547.</w:t>
      </w:r>
    </w:p>
    <w:p w14:paraId="4F9B3028" w14:textId="77777777" w:rsidR="00E335F4" w:rsidRDefault="00E335F4" w:rsidP="00E335F4">
      <w:pPr>
        <w:pStyle w:val="Bibliography"/>
      </w:pPr>
      <w:r>
        <w:t>Online Phenology and Degree-day Models. 2022. . https://uspest.org/dd/model_app.</w:t>
      </w:r>
    </w:p>
    <w:p w14:paraId="0F934587" w14:textId="77777777" w:rsidR="00E335F4" w:rsidRDefault="00E335F4" w:rsidP="00E335F4">
      <w:pPr>
        <w:pStyle w:val="Bibliography"/>
      </w:pPr>
      <w:r>
        <w:t>Parsons, G. 2008. Emerald Ash Borer: A guide to identification and comparison to similar species. Michigan State University Department of Entomology.</w:t>
      </w:r>
    </w:p>
    <w:p w14:paraId="1FDEFB1A" w14:textId="77777777" w:rsidR="00E335F4" w:rsidRDefault="00E335F4" w:rsidP="00E335F4">
      <w:pPr>
        <w:pStyle w:val="Bibliography"/>
      </w:pPr>
      <w:r>
        <w:t>Perry, K., and D. Herms. 2019. Dynamic Responses of Ground-Dwelling Invertebrate Communities to Disturbance in Forest Ecosystems. Insects 10:61.</w:t>
      </w:r>
    </w:p>
    <w:p w14:paraId="4853CA9E" w14:textId="77777777" w:rsidR="00E335F4" w:rsidRDefault="00E335F4" w:rsidP="00E335F4">
      <w:pPr>
        <w:pStyle w:val="Bibliography"/>
      </w:pPr>
      <w:r>
        <w:t xml:space="preserve">Petrice, T. R., T. M. Poland, L. S. Bauer, J. S. </w:t>
      </w:r>
      <w:proofErr w:type="spellStart"/>
      <w:r>
        <w:t>Strazanac</w:t>
      </w:r>
      <w:proofErr w:type="spellEnd"/>
      <w:r>
        <w:t>, J. J. Duan, J. M. Schmude, and F. W. Ravlin. 2025. North American hymenopteran parasitoids of emerald ash borer larvae: seasonal abundance and interaction with introduced Asian parasitoids. The Canadian Entomologist 157:e7.</w:t>
      </w:r>
    </w:p>
    <w:p w14:paraId="5190F5C0" w14:textId="77777777" w:rsidR="00E335F4" w:rsidRDefault="00E335F4" w:rsidP="00E335F4">
      <w:pPr>
        <w:pStyle w:val="Bibliography"/>
      </w:pPr>
      <w:r>
        <w:t xml:space="preserve">Quinn, N. F., J. J. Duan, and J. Elkinton. 2022a. Monitoring the impact of introduced emerald ash borer parasitoids: factors affecting </w:t>
      </w:r>
      <w:proofErr w:type="spellStart"/>
      <w:r>
        <w:t>Oobius</w:t>
      </w:r>
      <w:proofErr w:type="spellEnd"/>
      <w:r>
        <w:t xml:space="preserve"> </w:t>
      </w:r>
      <w:proofErr w:type="spellStart"/>
      <w:r>
        <w:t>agrili</w:t>
      </w:r>
      <w:proofErr w:type="spellEnd"/>
      <w:r>
        <w:t xml:space="preserve"> dispersal and </w:t>
      </w:r>
      <w:proofErr w:type="spellStart"/>
      <w:r>
        <w:t>parasitization</w:t>
      </w:r>
      <w:proofErr w:type="spellEnd"/>
      <w:r>
        <w:t xml:space="preserve"> of sentinel host eggs. </w:t>
      </w:r>
      <w:proofErr w:type="spellStart"/>
      <w:r>
        <w:t>BioControl</w:t>
      </w:r>
      <w:proofErr w:type="spellEnd"/>
      <w:r>
        <w:t xml:space="preserve"> 67:387–394.</w:t>
      </w:r>
    </w:p>
    <w:p w14:paraId="4130A53C" w14:textId="77777777" w:rsidR="00E335F4" w:rsidRDefault="00E335F4" w:rsidP="00E335F4">
      <w:pPr>
        <w:pStyle w:val="Bibliography"/>
      </w:pPr>
      <w:r>
        <w:t xml:space="preserve">Quinn, N. F., J. S. Gould, C. E. Rutledge, A. Fassler, J. S. Elkinton, and J. J. Duan. 2022b. Spread and phenology of </w:t>
      </w:r>
      <w:proofErr w:type="spellStart"/>
      <w:r>
        <w:t>Spathius</w:t>
      </w:r>
      <w:proofErr w:type="spellEnd"/>
      <w:r>
        <w:t xml:space="preserve"> </w:t>
      </w:r>
      <w:proofErr w:type="spellStart"/>
      <w:r>
        <w:t>galinae</w:t>
      </w:r>
      <w:proofErr w:type="spellEnd"/>
      <w:r>
        <w:t xml:space="preserve"> and </w:t>
      </w:r>
      <w:proofErr w:type="spellStart"/>
      <w:r>
        <w:t>Tetrastichus</w:t>
      </w:r>
      <w:proofErr w:type="spellEnd"/>
      <w:r>
        <w:t xml:space="preserve"> </w:t>
      </w:r>
      <w:proofErr w:type="spellStart"/>
      <w:r>
        <w:t>planipennisi</w:t>
      </w:r>
      <w:proofErr w:type="spellEnd"/>
      <w:r>
        <w:t xml:space="preserve">, recently introduced for biocontrol of emerald ash borer (Coleoptera: </w:t>
      </w:r>
      <w:proofErr w:type="spellStart"/>
      <w:r>
        <w:t>Buprestidae</w:t>
      </w:r>
      <w:proofErr w:type="spellEnd"/>
      <w:r>
        <w:t>) in the northeastern United States. Biological Control 165:104794.</w:t>
      </w:r>
    </w:p>
    <w:p w14:paraId="023FCA83" w14:textId="77777777" w:rsidR="00E335F4" w:rsidRDefault="00E335F4" w:rsidP="00E335F4">
      <w:pPr>
        <w:pStyle w:val="Bibliography"/>
      </w:pPr>
      <w:r>
        <w:t xml:space="preserve">Quinn, N. F., T. R. Petrice, J. M. Schmude, T. M. Poland, L. S. Bauer, C. E. </w:t>
      </w:r>
      <w:proofErr w:type="spellStart"/>
      <w:r>
        <w:t>Rutlege</w:t>
      </w:r>
      <w:proofErr w:type="spellEnd"/>
      <w:r>
        <w:t xml:space="preserve">, R. G. Van Driesche, J. S. Elkinton, and J. J. Duan. 2023. </w:t>
      </w:r>
      <w:proofErr w:type="spellStart"/>
      <w:r>
        <w:t>Postrelease</w:t>
      </w:r>
      <w:proofErr w:type="spellEnd"/>
      <w:r>
        <w:t xml:space="preserve"> assessment of </w:t>
      </w:r>
      <w:proofErr w:type="spellStart"/>
      <w:r>
        <w:rPr>
          <w:i/>
          <w:iCs/>
        </w:rPr>
        <w:t>Oobius</w:t>
      </w:r>
      <w:proofErr w:type="spellEnd"/>
      <w:r>
        <w:rPr>
          <w:i/>
          <w:iCs/>
        </w:rPr>
        <w:t xml:space="preserve"> </w:t>
      </w:r>
      <w:proofErr w:type="spellStart"/>
      <w:r>
        <w:rPr>
          <w:i/>
          <w:iCs/>
        </w:rPr>
        <w:t>agrili</w:t>
      </w:r>
      <w:proofErr w:type="spellEnd"/>
      <w:r>
        <w:t xml:space="preserve"> (Hymenoptera: </w:t>
      </w:r>
      <w:proofErr w:type="spellStart"/>
      <w:r>
        <w:t>Encyrtidae</w:t>
      </w:r>
      <w:proofErr w:type="spellEnd"/>
      <w:r>
        <w:t>) establishment and persistence in Michigan and the Northeastern United States. Journal of Economic Entomology 116:1165–1170.</w:t>
      </w:r>
    </w:p>
    <w:p w14:paraId="6448C3A7" w14:textId="77777777" w:rsidR="00E335F4" w:rsidRDefault="00E335F4" w:rsidP="00E335F4">
      <w:pPr>
        <w:pStyle w:val="Bibliography"/>
      </w:pPr>
      <w:r>
        <w:t>R Core Team. 2024. R: A Language and Environment for Statistical Computing. R Foundation for Statistical Computing, Vienna, Austria.</w:t>
      </w:r>
    </w:p>
    <w:p w14:paraId="5686C31F" w14:textId="77777777" w:rsidR="00E335F4" w:rsidRDefault="00E335F4" w:rsidP="00E335F4">
      <w:pPr>
        <w:pStyle w:val="Bibliography"/>
      </w:pPr>
      <w:r>
        <w:t xml:space="preserve">Roy, H. E., L.-J. Lawson Handley, K. Schönrogge, R. L. Poland, and B. V. Purse. 2011. Can the enemy release hypothesis explain the success of invasive alien predators and parasitoids? </w:t>
      </w:r>
      <w:proofErr w:type="spellStart"/>
      <w:r>
        <w:t>BioControl</w:t>
      </w:r>
      <w:proofErr w:type="spellEnd"/>
      <w:r>
        <w:t xml:space="preserve"> 56:451–468.</w:t>
      </w:r>
    </w:p>
    <w:p w14:paraId="0AF86ADC" w14:textId="77777777" w:rsidR="00E335F4" w:rsidRDefault="00E335F4" w:rsidP="00E335F4">
      <w:pPr>
        <w:pStyle w:val="Bibliography"/>
      </w:pPr>
      <w:r>
        <w:t>Royo, A. A., and K. S. Knight. 2012. White ash (Fraxinus americana) decline and mortality: The role of site nutrition and stress history. Forest Ecology and Management 286:8–15.</w:t>
      </w:r>
    </w:p>
    <w:p w14:paraId="7728314A" w14:textId="77777777" w:rsidR="00E335F4" w:rsidRDefault="00E335F4" w:rsidP="00E335F4">
      <w:pPr>
        <w:pStyle w:val="Bibliography"/>
      </w:pPr>
      <w:r>
        <w:t xml:space="preserve">Rutledge, C. E., R. G. Van Driesche, and J. J. Duan. 2021. Comparative efficacy of three techniques for monitoring the establishment and spread of larval parasitoids recently introduced for biological control of emerald ash borer, Agrilus </w:t>
      </w:r>
      <w:proofErr w:type="spellStart"/>
      <w:r>
        <w:t>planipennis</w:t>
      </w:r>
      <w:proofErr w:type="spellEnd"/>
      <w:r>
        <w:t xml:space="preserve"> (Coleoptera: </w:t>
      </w:r>
      <w:proofErr w:type="spellStart"/>
      <w:r>
        <w:t>Buprestidae</w:t>
      </w:r>
      <w:proofErr w:type="spellEnd"/>
      <w:r>
        <w:t>). Biological Control 161:104704.</w:t>
      </w:r>
    </w:p>
    <w:p w14:paraId="5BF7ED00" w14:textId="77777777" w:rsidR="00E335F4" w:rsidRDefault="00E335F4" w:rsidP="00E335F4">
      <w:pPr>
        <w:pStyle w:val="Bibliography"/>
      </w:pPr>
      <w:r>
        <w:t>Schauff, M. E., and E. . Grissel. 1990. Key From: A handbook of the families of Nearctic Chalcidoidea (Hymenoptera). Entomological Society of Washington (Washington, D.C.) Handbook 1:1-85.</w:t>
      </w:r>
    </w:p>
    <w:p w14:paraId="514C026C" w14:textId="77777777" w:rsidR="00E335F4" w:rsidRDefault="00E335F4" w:rsidP="00E335F4">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6C05D8E0" w14:textId="77777777" w:rsidR="00E335F4" w:rsidRDefault="00E335F4" w:rsidP="00E335F4">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375DFBF1" w14:textId="77777777" w:rsidR="00E335F4" w:rsidRDefault="00E335F4" w:rsidP="00E335F4">
      <w:pPr>
        <w:pStyle w:val="Bibliography"/>
      </w:pPr>
      <w:r>
        <w:t>Smith, A. 2006. Effects of Community Structure on Forest susceptibility and Response to the Emerald Ash Borer Invasion of the Huron River Watershed in Southeast Michigan. Master’s Thesis, The Ohio State University.</w:t>
      </w:r>
    </w:p>
    <w:p w14:paraId="2B971C0D" w14:textId="77777777" w:rsidR="00E335F4" w:rsidRDefault="00E335F4" w:rsidP="00E335F4">
      <w:pPr>
        <w:pStyle w:val="Bibliography"/>
      </w:pPr>
      <w:r>
        <w:t xml:space="preserve">Smith, A., D. A. Herms, R. P. Long, and K. J. K. Gandhi. 2015. Community composition and structure had no effect on forest susceptibility to invasion by the emerald ash borer (Coleoptera: </w:t>
      </w:r>
      <w:proofErr w:type="spellStart"/>
      <w:r>
        <w:t>Buprestidae</w:t>
      </w:r>
      <w:proofErr w:type="spellEnd"/>
      <w:r>
        <w:t>). The Canadian Entomologist 147:318–328.</w:t>
      </w:r>
    </w:p>
    <w:p w14:paraId="5F1BEDD8" w14:textId="77777777" w:rsidR="00E335F4" w:rsidRDefault="00E335F4" w:rsidP="00E335F4">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4D80707A" w14:textId="77777777" w:rsidR="00E335F4" w:rsidRDefault="00E335F4" w:rsidP="00E335F4">
      <w:pPr>
        <w:pStyle w:val="Bibliography"/>
      </w:pPr>
      <w:r>
        <w:t xml:space="preserve">Timms, L. L., S. M. Smith, and P. De Groot. 2006. Patterns in the within‐tree distribution of the emerald ash borer </w:t>
      </w:r>
      <w:r>
        <w:rPr>
          <w:i/>
          <w:iCs/>
        </w:rPr>
        <w:t xml:space="preserve">Agrilus </w:t>
      </w:r>
      <w:proofErr w:type="spellStart"/>
      <w:r>
        <w:rPr>
          <w:i/>
          <w:iCs/>
        </w:rPr>
        <w:t>planipennis</w:t>
      </w:r>
      <w:proofErr w:type="spellEnd"/>
      <w:r>
        <w:t xml:space="preserve"> (</w:t>
      </w:r>
      <w:proofErr w:type="spellStart"/>
      <w:r>
        <w:t>Fairmaire</w:t>
      </w:r>
      <w:proofErr w:type="spellEnd"/>
      <w:r>
        <w:t>) in young, green‐ash plantations of south‐western Ontario, Canada. Agricultural and Forest Entomology 8:313–321.</w:t>
      </w:r>
    </w:p>
    <w:p w14:paraId="5367DF92" w14:textId="77777777" w:rsidR="00E335F4" w:rsidRDefault="00E335F4" w:rsidP="00E335F4">
      <w:pPr>
        <w:pStyle w:val="Bibliography"/>
      </w:pPr>
      <w:r>
        <w:t>USDA–APHIS/ARS/FS. 2021. Emerald Ash Borer Biological Control Release and Recovery Guidelines. USDA–APHIS–ARS–FS, Riverdale, Maryland.</w:t>
      </w:r>
    </w:p>
    <w:p w14:paraId="52F8C96B" w14:textId="77777777" w:rsidR="00E335F4" w:rsidRDefault="00E335F4" w:rsidP="00E335F4">
      <w:pPr>
        <w:pStyle w:val="Bibliography"/>
      </w:pPr>
      <w:r>
        <w:t>Van Driesche, R., and R. Reardon. 2016. The Use of Classical Biological Control to Preserve Forests in North America. USDA Forest Service, Morgantown, WV.</w:t>
      </w:r>
    </w:p>
    <w:p w14:paraId="2D53DE7F" w14:textId="77777777" w:rsidR="00E335F4" w:rsidRDefault="00E335F4" w:rsidP="00E335F4">
      <w:pPr>
        <w:pStyle w:val="Bibliography"/>
      </w:pPr>
      <w:r>
        <w:t>Venables, W. N., B. D. Ripley, and W. N. Venables. 2002. Modern applied statistics with S. 4th ed. Springer, New York.</w:t>
      </w:r>
    </w:p>
    <w:p w14:paraId="058B72B3" w14:textId="77777777" w:rsidR="00E335F4" w:rsidRDefault="00E335F4" w:rsidP="00E335F4">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51BBF838" w14:textId="77777777" w:rsidR="00E335F4" w:rsidRDefault="00E335F4" w:rsidP="00E335F4">
      <w:pPr>
        <w:pStyle w:val="Bibliography"/>
      </w:pPr>
      <w:r>
        <w:t>Wagner, D. L., and K. J. Todd. 2015. Chapter 2: Ecological Impacts of Emerald Ash Borer. Page Biology and Control of Emerald Ash Borer. USDA Forest Service.</w:t>
      </w:r>
    </w:p>
    <w:p w14:paraId="332E6937" w14:textId="77777777" w:rsidR="00E335F4" w:rsidRDefault="00E335F4" w:rsidP="00E335F4">
      <w:pPr>
        <w:pStyle w:val="Bibliography"/>
      </w:pPr>
      <w:r>
        <w:t xml:space="preserve">Ward, S. F., A. M. </w:t>
      </w:r>
      <w:proofErr w:type="spellStart"/>
      <w:r>
        <w:t>Liebhold</w:t>
      </w:r>
      <w:proofErr w:type="spellEnd"/>
      <w:r>
        <w:t>, R. S. Morin, and S. Fei. 2021. Population dynamics of ash across the eastern USA following invasion by emerald ash borer. Forest Ecology and Management 479:1–8.</w:t>
      </w:r>
    </w:p>
    <w:p w14:paraId="168739E6" w14:textId="77777777" w:rsidR="00E335F4" w:rsidRDefault="00E335F4" w:rsidP="00E335F4">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5CC4FB01" w14:textId="095403C8" w:rsidR="00E335F4" w:rsidRDefault="00E335F4" w:rsidP="00E335F4">
      <w:pPr>
        <w:pStyle w:val="Bibliography"/>
      </w:pPr>
      <w:r>
        <w:t xml:space="preserve">Zhang, Y.-Z., D.-W. Huang, T.-H. Zho, H.-P. Liu, and L. S. Bauer. 2005. Two new species of egg parasitoids (Hymenoptera: </w:t>
      </w:r>
      <w:proofErr w:type="spellStart"/>
      <w:r>
        <w:t>Encyrtidae</w:t>
      </w:r>
      <w:proofErr w:type="spellEnd"/>
      <w:r>
        <w:t xml:space="preserve">) of wood-boring beetle pests from China. </w:t>
      </w:r>
      <w:proofErr w:type="spellStart"/>
      <w:r>
        <w:t>Phytoparasitica</w:t>
      </w:r>
      <w:proofErr w:type="spellEnd"/>
      <w:r>
        <w:t xml:space="preserve"> 33:253–260.</w:t>
      </w:r>
    </w:p>
    <w:p w14:paraId="5D01F2CA" w14:textId="66CB43CB"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Aaron Tayal" w:date="2025-09-22T13:53:00Z" w:initials="AT">
    <w:p w14:paraId="4BF311D7" w14:textId="77777777" w:rsidR="003F5BB4" w:rsidRDefault="003F5BB4" w:rsidP="003F5BB4">
      <w:pPr>
        <w:pStyle w:val="CommentText"/>
      </w:pPr>
      <w:r>
        <w:rPr>
          <w:rStyle w:val="CommentReference"/>
        </w:rPr>
        <w:annotationRef/>
      </w:r>
      <w:r>
        <w:t>Change this</w:t>
      </w:r>
    </w:p>
  </w:comment>
  <w:comment w:id="31" w:author="Perry, Kayla" w:date="2025-06-23T09:55:00Z" w:initials="KP">
    <w:p w14:paraId="76AE6E31" w14:textId="75A167AD"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2"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3"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4"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5"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6"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7"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8"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9" w:author="Aaron Tayal" w:date="2025-09-26T11:58:00Z" w:initials="AT">
    <w:p w14:paraId="26E6F8AD" w14:textId="77777777" w:rsidR="00FD66C9" w:rsidRDefault="00FD66C9" w:rsidP="00FD66C9">
      <w:pPr>
        <w:pStyle w:val="CommentText"/>
      </w:pPr>
      <w:r>
        <w:rPr>
          <w:rStyle w:val="CommentReference"/>
        </w:rPr>
        <w:annotationRef/>
      </w:r>
      <w:r>
        <w:t>The symptoms that showed the most inter-plot variation in prevalence were epicormic sprouts, basal sprouts, and bark splitting, while the prevalence canopy decline was more consistent between plots (Fig. S4).</w:t>
      </w:r>
    </w:p>
  </w:comment>
  <w:comment w:id="40" w:author="Perry, Kayla" w:date="2025-07-23T15:25:00Z" w:initials="KP">
    <w:p w14:paraId="31E95425" w14:textId="7B194411" w:rsidR="00322F3B" w:rsidRDefault="00322F3B" w:rsidP="00322F3B">
      <w:pPr>
        <w:pStyle w:val="CommentText"/>
      </w:pPr>
      <w:r>
        <w:rPr>
          <w:rStyle w:val="CommentReference"/>
        </w:rPr>
        <w:annotationRef/>
      </w:r>
      <w:r>
        <w:t>Don’t remember if this was in the stats section</w:t>
      </w:r>
    </w:p>
  </w:comment>
  <w:comment w:id="41"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2"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3"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4"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5" w:author="Perry, Kayla" w:date="2025-09-11T11:41:00Z" w:initials="KP">
    <w:p w14:paraId="43CD14C7" w14:textId="0E99362B" w:rsidR="00094B23" w:rsidRDefault="00094B23" w:rsidP="00094B23">
      <w:pPr>
        <w:pStyle w:val="CommentText"/>
      </w:pPr>
      <w:r>
        <w:rPr>
          <w:rStyle w:val="CommentReference"/>
        </w:rPr>
        <w:annotationRef/>
      </w:r>
      <w:r>
        <w:t>This is a good start for the summary paragraph. I will also include the key outcomes from the study, then you will dive into those in the next few paragraphs.</w:t>
      </w:r>
    </w:p>
  </w:comment>
  <w:comment w:id="46" w:author="Aaron Tayal" w:date="2025-09-26T11:03:00Z" w:initials="AT">
    <w:p w14:paraId="42E38872" w14:textId="77777777" w:rsidR="00B631D7" w:rsidRDefault="00B631D7" w:rsidP="00B631D7">
      <w:pPr>
        <w:pStyle w:val="CommentText"/>
      </w:pPr>
      <w:r>
        <w:rPr>
          <w:rStyle w:val="CommentReference"/>
        </w:rPr>
        <w:annotationRef/>
      </w:r>
      <w:r>
        <w:t>I feel like this information would be best presented in some kind of a graph</w:t>
      </w:r>
    </w:p>
  </w:comment>
  <w:comment w:id="47" w:author="Aaron Tayal" w:date="2025-09-24T18:51:00Z" w:initials="AT">
    <w:p w14:paraId="54E57D8B" w14:textId="38C8813B" w:rsidR="005C462D" w:rsidRDefault="005C462D" w:rsidP="005C462D">
      <w:pPr>
        <w:pStyle w:val="CommentText"/>
      </w:pPr>
      <w:r>
        <w:rPr>
          <w:rStyle w:val="CommentReference"/>
        </w:rPr>
        <w:annotationRef/>
      </w:r>
      <w:r>
        <w:t>Figure out how to add the following info: “Green and white ash trees typically grow to 8-10 cm DBH before beginning to produce seeds, and white and black ash have yearly variations in seed production (Burns and Honkala 1990).”</w:t>
      </w:r>
    </w:p>
  </w:comment>
  <w:comment w:id="48" w:author="Aaron Tayal" w:date="2025-09-26T09:54:00Z" w:initials="AT">
    <w:p w14:paraId="2CAA073C" w14:textId="77777777" w:rsidR="00A06D58" w:rsidRDefault="00A06D58" w:rsidP="00A06D58">
      <w:pPr>
        <w:pStyle w:val="CommentText"/>
      </w:pPr>
      <w:r>
        <w:rPr>
          <w:rStyle w:val="CommentReference"/>
        </w:rPr>
        <w:annotationRef/>
      </w:r>
      <w:r>
        <w:t>Larvae and prepupae within larger ash trees may be more desirable for woodpecker predator foraging during winter (Wilson et al. 2024).</w:t>
      </w:r>
    </w:p>
  </w:comment>
  <w:comment w:id="49" w:author="Aaron Tayal" w:date="2025-09-29T16:25:00Z" w:initials="AT">
    <w:p w14:paraId="5B25D3D6" w14:textId="77777777" w:rsidR="00E016E3" w:rsidRDefault="00E016E3" w:rsidP="00E016E3">
      <w:pPr>
        <w:pStyle w:val="CommentText"/>
      </w:pPr>
      <w:r>
        <w:rPr>
          <w:rStyle w:val="CommentReference"/>
        </w:rPr>
        <w:annotationRef/>
      </w:r>
      <w:r>
        <w:t xml:space="preserve">Similarly, a study on green and black ash in northern Lower Michigan found near complete absence of living ash trees above 13 cm DBH in post-outbreak forests (Siegert et al. 2021). </w:t>
      </w:r>
    </w:p>
  </w:comment>
  <w:comment w:id="50" w:author="Aaron Tayal" w:date="2025-10-01T22:30:00Z" w:initials="AT">
    <w:p w14:paraId="6CF9B3DF" w14:textId="77777777" w:rsidR="00586B44" w:rsidRDefault="00586B44" w:rsidP="00586B44">
      <w:pPr>
        <w:pStyle w:val="CommentText"/>
      </w:pPr>
      <w:r>
        <w:rPr>
          <w:rStyle w:val="CommentReference"/>
        </w:rPr>
        <w:annotationRef/>
      </w:r>
      <w:r>
        <w:t>Deposited by rivers</w:t>
      </w:r>
    </w:p>
  </w:comment>
  <w:comment w:id="51"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52"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53"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4BF311D7"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26E6F8AD"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43CD14C7" w15:done="0"/>
  <w15:commentEx w15:paraId="42E38872" w15:done="0"/>
  <w15:commentEx w15:paraId="54E57D8B" w15:done="0"/>
  <w15:commentEx w15:paraId="2CAA073C" w15:done="0"/>
  <w15:commentEx w15:paraId="5B25D3D6" w15:done="0"/>
  <w15:commentEx w15:paraId="6CF9B3DF"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34E55BEC" w16cex:dateUtc="2025-09-22T17:53: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742223F6" w16cex:dateUtc="2025-09-26T15:58: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0563A9B4" w16cex:dateUtc="2025-09-11T15:41:00Z"/>
  <w16cex:commentExtensible w16cex:durableId="58611200" w16cex:dateUtc="2025-09-26T15:03:00Z"/>
  <w16cex:commentExtensible w16cex:durableId="7A12102E" w16cex:dateUtc="2025-09-24T22:51:00Z"/>
  <w16cex:commentExtensible w16cex:durableId="036A8889" w16cex:dateUtc="2025-09-26T13:54:00Z"/>
  <w16cex:commentExtensible w16cex:durableId="78CC3F33" w16cex:dateUtc="2025-09-29T20:25:00Z"/>
  <w16cex:commentExtensible w16cex:durableId="6EE772C3" w16cex:dateUtc="2025-10-02T02:30: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4BF311D7" w16cid:durableId="34E55BEC"/>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26E6F8AD" w16cid:durableId="742223F6"/>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43CD14C7" w16cid:durableId="0563A9B4"/>
  <w16cid:commentId w16cid:paraId="42E38872" w16cid:durableId="58611200"/>
  <w16cid:commentId w16cid:paraId="54E57D8B" w16cid:durableId="7A12102E"/>
  <w16cid:commentId w16cid:paraId="2CAA073C" w16cid:durableId="036A8889"/>
  <w16cid:commentId w16cid:paraId="5B25D3D6" w16cid:durableId="78CC3F33"/>
  <w16cid:commentId w16cid:paraId="6CF9B3DF" w16cid:durableId="6EE772C3"/>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79D153" w14:textId="77777777" w:rsidR="00FF73D8" w:rsidRDefault="00FF73D8" w:rsidP="0044153C">
      <w:r>
        <w:separator/>
      </w:r>
    </w:p>
  </w:endnote>
  <w:endnote w:type="continuationSeparator" w:id="0">
    <w:p w14:paraId="20A05AA5" w14:textId="77777777" w:rsidR="00FF73D8" w:rsidRDefault="00FF73D8"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558BCD" w14:textId="77777777" w:rsidR="00FF73D8" w:rsidRDefault="00FF73D8" w:rsidP="0044153C">
      <w:r>
        <w:separator/>
      </w:r>
    </w:p>
  </w:footnote>
  <w:footnote w:type="continuationSeparator" w:id="0">
    <w:p w14:paraId="561DACE1" w14:textId="77777777" w:rsidR="00FF73D8" w:rsidRDefault="00FF73D8"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BCF"/>
    <w:rsid w:val="00025FE2"/>
    <w:rsid w:val="00027532"/>
    <w:rsid w:val="000300AD"/>
    <w:rsid w:val="000323F5"/>
    <w:rsid w:val="000326BD"/>
    <w:rsid w:val="00033DED"/>
    <w:rsid w:val="00034870"/>
    <w:rsid w:val="00034A01"/>
    <w:rsid w:val="000354F4"/>
    <w:rsid w:val="00035FB8"/>
    <w:rsid w:val="00036D78"/>
    <w:rsid w:val="00036FBA"/>
    <w:rsid w:val="0003703E"/>
    <w:rsid w:val="000377A5"/>
    <w:rsid w:val="00040054"/>
    <w:rsid w:val="00040FFC"/>
    <w:rsid w:val="00041871"/>
    <w:rsid w:val="00041FD6"/>
    <w:rsid w:val="000424C4"/>
    <w:rsid w:val="00042723"/>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A5B"/>
    <w:rsid w:val="00047DC1"/>
    <w:rsid w:val="0005048E"/>
    <w:rsid w:val="00050F69"/>
    <w:rsid w:val="000512CF"/>
    <w:rsid w:val="00052733"/>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5FA"/>
    <w:rsid w:val="00057CD5"/>
    <w:rsid w:val="0006082E"/>
    <w:rsid w:val="00061D9F"/>
    <w:rsid w:val="000624DC"/>
    <w:rsid w:val="00064245"/>
    <w:rsid w:val="0006445A"/>
    <w:rsid w:val="00064710"/>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B5F"/>
    <w:rsid w:val="000A51DD"/>
    <w:rsid w:val="000A527E"/>
    <w:rsid w:val="000A5539"/>
    <w:rsid w:val="000A56D1"/>
    <w:rsid w:val="000A59F1"/>
    <w:rsid w:val="000A5F2B"/>
    <w:rsid w:val="000A61DB"/>
    <w:rsid w:val="000A66FE"/>
    <w:rsid w:val="000A713E"/>
    <w:rsid w:val="000A7430"/>
    <w:rsid w:val="000A755D"/>
    <w:rsid w:val="000A7B88"/>
    <w:rsid w:val="000A7EC5"/>
    <w:rsid w:val="000B1977"/>
    <w:rsid w:val="000B25A2"/>
    <w:rsid w:val="000B29CB"/>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4A9"/>
    <w:rsid w:val="000C0F76"/>
    <w:rsid w:val="000C1833"/>
    <w:rsid w:val="000C1AD2"/>
    <w:rsid w:val="000C1E6D"/>
    <w:rsid w:val="000C2199"/>
    <w:rsid w:val="000C2389"/>
    <w:rsid w:val="000C26EB"/>
    <w:rsid w:val="000C27F3"/>
    <w:rsid w:val="000C293A"/>
    <w:rsid w:val="000C2E0F"/>
    <w:rsid w:val="000C34A1"/>
    <w:rsid w:val="000C3660"/>
    <w:rsid w:val="000C38DC"/>
    <w:rsid w:val="000C3B20"/>
    <w:rsid w:val="000C3FAB"/>
    <w:rsid w:val="000C3FB8"/>
    <w:rsid w:val="000C485A"/>
    <w:rsid w:val="000C53C4"/>
    <w:rsid w:val="000C54EF"/>
    <w:rsid w:val="000C6947"/>
    <w:rsid w:val="000C6EC6"/>
    <w:rsid w:val="000C6EFD"/>
    <w:rsid w:val="000C7D63"/>
    <w:rsid w:val="000D0098"/>
    <w:rsid w:val="000D0EF0"/>
    <w:rsid w:val="000D1405"/>
    <w:rsid w:val="000D1411"/>
    <w:rsid w:val="000D1C35"/>
    <w:rsid w:val="000D1E89"/>
    <w:rsid w:val="000D2491"/>
    <w:rsid w:val="000D301F"/>
    <w:rsid w:val="000D3065"/>
    <w:rsid w:val="000D314C"/>
    <w:rsid w:val="000D4EAE"/>
    <w:rsid w:val="000D5A49"/>
    <w:rsid w:val="000D5C35"/>
    <w:rsid w:val="000D78C7"/>
    <w:rsid w:val="000D7AB9"/>
    <w:rsid w:val="000E0E7B"/>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6339"/>
    <w:rsid w:val="000F7F1D"/>
    <w:rsid w:val="00100875"/>
    <w:rsid w:val="00101864"/>
    <w:rsid w:val="00101A33"/>
    <w:rsid w:val="00101E2C"/>
    <w:rsid w:val="0010205C"/>
    <w:rsid w:val="00102584"/>
    <w:rsid w:val="0010269E"/>
    <w:rsid w:val="00102C45"/>
    <w:rsid w:val="00103592"/>
    <w:rsid w:val="00103D1B"/>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EC"/>
    <w:rsid w:val="0011377B"/>
    <w:rsid w:val="00113CA1"/>
    <w:rsid w:val="00114C52"/>
    <w:rsid w:val="0011506E"/>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45D0"/>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337B"/>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AC7"/>
    <w:rsid w:val="00166F37"/>
    <w:rsid w:val="00166FDA"/>
    <w:rsid w:val="00167270"/>
    <w:rsid w:val="00170247"/>
    <w:rsid w:val="001714FB"/>
    <w:rsid w:val="001715D3"/>
    <w:rsid w:val="00173311"/>
    <w:rsid w:val="00174E4E"/>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6479"/>
    <w:rsid w:val="001A6876"/>
    <w:rsid w:val="001A69B9"/>
    <w:rsid w:val="001A740B"/>
    <w:rsid w:val="001A7B47"/>
    <w:rsid w:val="001A7C38"/>
    <w:rsid w:val="001A7D97"/>
    <w:rsid w:val="001A7E2A"/>
    <w:rsid w:val="001B087B"/>
    <w:rsid w:val="001B098B"/>
    <w:rsid w:val="001B0EBF"/>
    <w:rsid w:val="001B18A8"/>
    <w:rsid w:val="001B1CB2"/>
    <w:rsid w:val="001B2557"/>
    <w:rsid w:val="001B2D05"/>
    <w:rsid w:val="001B47D0"/>
    <w:rsid w:val="001B4917"/>
    <w:rsid w:val="001B4946"/>
    <w:rsid w:val="001B4BFC"/>
    <w:rsid w:val="001B51F3"/>
    <w:rsid w:val="001B5B2E"/>
    <w:rsid w:val="001B5E6F"/>
    <w:rsid w:val="001B6D03"/>
    <w:rsid w:val="001B6E44"/>
    <w:rsid w:val="001C039E"/>
    <w:rsid w:val="001C1702"/>
    <w:rsid w:val="001C1D52"/>
    <w:rsid w:val="001C2123"/>
    <w:rsid w:val="001C2D10"/>
    <w:rsid w:val="001C3015"/>
    <w:rsid w:val="001C398A"/>
    <w:rsid w:val="001C412A"/>
    <w:rsid w:val="001C516D"/>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B38"/>
    <w:rsid w:val="001D4C66"/>
    <w:rsid w:val="001D4CD0"/>
    <w:rsid w:val="001D5662"/>
    <w:rsid w:val="001D58D5"/>
    <w:rsid w:val="001D5A0A"/>
    <w:rsid w:val="001D5C11"/>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27270"/>
    <w:rsid w:val="00227832"/>
    <w:rsid w:val="002302EA"/>
    <w:rsid w:val="002306C3"/>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C25"/>
    <w:rsid w:val="00235FA3"/>
    <w:rsid w:val="002364E5"/>
    <w:rsid w:val="00236627"/>
    <w:rsid w:val="00237C0A"/>
    <w:rsid w:val="00240994"/>
    <w:rsid w:val="00240A27"/>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5A2D"/>
    <w:rsid w:val="002761D7"/>
    <w:rsid w:val="00276ECC"/>
    <w:rsid w:val="0027744E"/>
    <w:rsid w:val="00277711"/>
    <w:rsid w:val="00277954"/>
    <w:rsid w:val="00277BBD"/>
    <w:rsid w:val="002802E4"/>
    <w:rsid w:val="00282198"/>
    <w:rsid w:val="00282A39"/>
    <w:rsid w:val="00282AF4"/>
    <w:rsid w:val="00283385"/>
    <w:rsid w:val="002849CA"/>
    <w:rsid w:val="00284B05"/>
    <w:rsid w:val="0028515D"/>
    <w:rsid w:val="00286476"/>
    <w:rsid w:val="00286C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5AC"/>
    <w:rsid w:val="00297EE3"/>
    <w:rsid w:val="002A07F4"/>
    <w:rsid w:val="002A08F2"/>
    <w:rsid w:val="002A0B0A"/>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4227"/>
    <w:rsid w:val="002C4490"/>
    <w:rsid w:val="002C4604"/>
    <w:rsid w:val="002C4727"/>
    <w:rsid w:val="002C4AEE"/>
    <w:rsid w:val="002C4B7D"/>
    <w:rsid w:val="002C5082"/>
    <w:rsid w:val="002C56F9"/>
    <w:rsid w:val="002C57C1"/>
    <w:rsid w:val="002C761B"/>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C75"/>
    <w:rsid w:val="002D7BCE"/>
    <w:rsid w:val="002D7CEC"/>
    <w:rsid w:val="002D7CFA"/>
    <w:rsid w:val="002E040F"/>
    <w:rsid w:val="002E0944"/>
    <w:rsid w:val="002E1356"/>
    <w:rsid w:val="002E14C1"/>
    <w:rsid w:val="002E1B5F"/>
    <w:rsid w:val="002E2E14"/>
    <w:rsid w:val="002E35A6"/>
    <w:rsid w:val="002E3D4A"/>
    <w:rsid w:val="002E4025"/>
    <w:rsid w:val="002E4708"/>
    <w:rsid w:val="002E493D"/>
    <w:rsid w:val="002E4A2D"/>
    <w:rsid w:val="002E503B"/>
    <w:rsid w:val="002E57F4"/>
    <w:rsid w:val="002E5E04"/>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BE8"/>
    <w:rsid w:val="00314E25"/>
    <w:rsid w:val="003152F8"/>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459"/>
    <w:rsid w:val="00323594"/>
    <w:rsid w:val="00323669"/>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935"/>
    <w:rsid w:val="003571E4"/>
    <w:rsid w:val="00357AA0"/>
    <w:rsid w:val="00357AB9"/>
    <w:rsid w:val="00357F35"/>
    <w:rsid w:val="00360240"/>
    <w:rsid w:val="00360380"/>
    <w:rsid w:val="003607C5"/>
    <w:rsid w:val="00361471"/>
    <w:rsid w:val="0036167E"/>
    <w:rsid w:val="0036232D"/>
    <w:rsid w:val="0036266B"/>
    <w:rsid w:val="00363977"/>
    <w:rsid w:val="00363A92"/>
    <w:rsid w:val="00363C18"/>
    <w:rsid w:val="003640D5"/>
    <w:rsid w:val="00364345"/>
    <w:rsid w:val="00364409"/>
    <w:rsid w:val="00364E12"/>
    <w:rsid w:val="00365A56"/>
    <w:rsid w:val="00365F7A"/>
    <w:rsid w:val="003660A1"/>
    <w:rsid w:val="003664B4"/>
    <w:rsid w:val="003669B1"/>
    <w:rsid w:val="00367F22"/>
    <w:rsid w:val="003707A5"/>
    <w:rsid w:val="003709E4"/>
    <w:rsid w:val="00371684"/>
    <w:rsid w:val="0037206F"/>
    <w:rsid w:val="003729C2"/>
    <w:rsid w:val="00373051"/>
    <w:rsid w:val="00373BA1"/>
    <w:rsid w:val="00374693"/>
    <w:rsid w:val="003748A0"/>
    <w:rsid w:val="00374CE0"/>
    <w:rsid w:val="00375518"/>
    <w:rsid w:val="00375D1E"/>
    <w:rsid w:val="00375E1A"/>
    <w:rsid w:val="0037638D"/>
    <w:rsid w:val="00376680"/>
    <w:rsid w:val="00376A4D"/>
    <w:rsid w:val="003772C0"/>
    <w:rsid w:val="00377797"/>
    <w:rsid w:val="00377D10"/>
    <w:rsid w:val="00377E17"/>
    <w:rsid w:val="00377EFF"/>
    <w:rsid w:val="00380524"/>
    <w:rsid w:val="003805D0"/>
    <w:rsid w:val="00380E61"/>
    <w:rsid w:val="00381132"/>
    <w:rsid w:val="003814B5"/>
    <w:rsid w:val="00381547"/>
    <w:rsid w:val="00381C41"/>
    <w:rsid w:val="003824C6"/>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5F2B"/>
    <w:rsid w:val="00396064"/>
    <w:rsid w:val="00396BC1"/>
    <w:rsid w:val="00396FF6"/>
    <w:rsid w:val="003970DD"/>
    <w:rsid w:val="003971A4"/>
    <w:rsid w:val="003A003D"/>
    <w:rsid w:val="003A056B"/>
    <w:rsid w:val="003A0C04"/>
    <w:rsid w:val="003A0F53"/>
    <w:rsid w:val="003A14CA"/>
    <w:rsid w:val="003A15CB"/>
    <w:rsid w:val="003A1BC1"/>
    <w:rsid w:val="003A226B"/>
    <w:rsid w:val="003A2958"/>
    <w:rsid w:val="003A2C60"/>
    <w:rsid w:val="003A3A9C"/>
    <w:rsid w:val="003A3DC6"/>
    <w:rsid w:val="003A3FC1"/>
    <w:rsid w:val="003A46D2"/>
    <w:rsid w:val="003A58F0"/>
    <w:rsid w:val="003A5F11"/>
    <w:rsid w:val="003A5F2F"/>
    <w:rsid w:val="003A6324"/>
    <w:rsid w:val="003A64BA"/>
    <w:rsid w:val="003A6EA7"/>
    <w:rsid w:val="003A7B5B"/>
    <w:rsid w:val="003B1C22"/>
    <w:rsid w:val="003B1DAB"/>
    <w:rsid w:val="003B2DFA"/>
    <w:rsid w:val="003B377E"/>
    <w:rsid w:val="003B3AC4"/>
    <w:rsid w:val="003B416B"/>
    <w:rsid w:val="003B42F9"/>
    <w:rsid w:val="003B441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1353"/>
    <w:rsid w:val="003E2016"/>
    <w:rsid w:val="003E248E"/>
    <w:rsid w:val="003E25D4"/>
    <w:rsid w:val="003E2D6E"/>
    <w:rsid w:val="003E2E7E"/>
    <w:rsid w:val="003E3C8E"/>
    <w:rsid w:val="003E431E"/>
    <w:rsid w:val="003E43EC"/>
    <w:rsid w:val="003E48FC"/>
    <w:rsid w:val="003E53A0"/>
    <w:rsid w:val="003E6C4B"/>
    <w:rsid w:val="003E6D8F"/>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3731"/>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C1"/>
    <w:rsid w:val="00451373"/>
    <w:rsid w:val="0045181D"/>
    <w:rsid w:val="00451DEC"/>
    <w:rsid w:val="0045393E"/>
    <w:rsid w:val="00453E6D"/>
    <w:rsid w:val="00454921"/>
    <w:rsid w:val="00454927"/>
    <w:rsid w:val="00454BF9"/>
    <w:rsid w:val="00454E13"/>
    <w:rsid w:val="00455653"/>
    <w:rsid w:val="0045594A"/>
    <w:rsid w:val="004565B0"/>
    <w:rsid w:val="00457629"/>
    <w:rsid w:val="004605AA"/>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24EC"/>
    <w:rsid w:val="004731F6"/>
    <w:rsid w:val="00473B9E"/>
    <w:rsid w:val="00473E3E"/>
    <w:rsid w:val="00474883"/>
    <w:rsid w:val="004748E0"/>
    <w:rsid w:val="00474915"/>
    <w:rsid w:val="0047578F"/>
    <w:rsid w:val="00475BE1"/>
    <w:rsid w:val="00475D22"/>
    <w:rsid w:val="00475E23"/>
    <w:rsid w:val="00475E3F"/>
    <w:rsid w:val="0047651D"/>
    <w:rsid w:val="00476908"/>
    <w:rsid w:val="00476982"/>
    <w:rsid w:val="00476DC9"/>
    <w:rsid w:val="00477021"/>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D9E"/>
    <w:rsid w:val="004B1355"/>
    <w:rsid w:val="004B2076"/>
    <w:rsid w:val="004B2A8C"/>
    <w:rsid w:val="004B2B2D"/>
    <w:rsid w:val="004B3014"/>
    <w:rsid w:val="004B31F0"/>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156F"/>
    <w:rsid w:val="004C18E6"/>
    <w:rsid w:val="004C1F4D"/>
    <w:rsid w:val="004C28F2"/>
    <w:rsid w:val="004C2EA6"/>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D64"/>
    <w:rsid w:val="00501276"/>
    <w:rsid w:val="00502021"/>
    <w:rsid w:val="00502070"/>
    <w:rsid w:val="0050247A"/>
    <w:rsid w:val="005029A8"/>
    <w:rsid w:val="00503054"/>
    <w:rsid w:val="0050316A"/>
    <w:rsid w:val="00503C25"/>
    <w:rsid w:val="005048B9"/>
    <w:rsid w:val="00504FB4"/>
    <w:rsid w:val="00505350"/>
    <w:rsid w:val="00506CFA"/>
    <w:rsid w:val="00506D4F"/>
    <w:rsid w:val="00507296"/>
    <w:rsid w:val="0050743B"/>
    <w:rsid w:val="00507863"/>
    <w:rsid w:val="00511374"/>
    <w:rsid w:val="0051184E"/>
    <w:rsid w:val="00512F39"/>
    <w:rsid w:val="00513480"/>
    <w:rsid w:val="005137AF"/>
    <w:rsid w:val="0051391D"/>
    <w:rsid w:val="00513C1B"/>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39E7"/>
    <w:rsid w:val="0053417B"/>
    <w:rsid w:val="005341D7"/>
    <w:rsid w:val="005344E7"/>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32A3"/>
    <w:rsid w:val="0054342E"/>
    <w:rsid w:val="00543DFC"/>
    <w:rsid w:val="00543F72"/>
    <w:rsid w:val="0054492C"/>
    <w:rsid w:val="005449B6"/>
    <w:rsid w:val="00544A26"/>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4BE"/>
    <w:rsid w:val="00567932"/>
    <w:rsid w:val="00570DB4"/>
    <w:rsid w:val="00570E36"/>
    <w:rsid w:val="00570FBB"/>
    <w:rsid w:val="00571999"/>
    <w:rsid w:val="0057223C"/>
    <w:rsid w:val="00572788"/>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6B44"/>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32B7"/>
    <w:rsid w:val="005A3D6F"/>
    <w:rsid w:val="005A3E69"/>
    <w:rsid w:val="005A4237"/>
    <w:rsid w:val="005A4C27"/>
    <w:rsid w:val="005A4D27"/>
    <w:rsid w:val="005A5FF8"/>
    <w:rsid w:val="005A6390"/>
    <w:rsid w:val="005A6BD6"/>
    <w:rsid w:val="005A6E7C"/>
    <w:rsid w:val="005A7F97"/>
    <w:rsid w:val="005B004E"/>
    <w:rsid w:val="005B05DE"/>
    <w:rsid w:val="005B0668"/>
    <w:rsid w:val="005B0757"/>
    <w:rsid w:val="005B08E6"/>
    <w:rsid w:val="005B1996"/>
    <w:rsid w:val="005B2060"/>
    <w:rsid w:val="005B2B6E"/>
    <w:rsid w:val="005B2E3F"/>
    <w:rsid w:val="005B3469"/>
    <w:rsid w:val="005B3ACF"/>
    <w:rsid w:val="005B3B9D"/>
    <w:rsid w:val="005B3D71"/>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B4E"/>
    <w:rsid w:val="005D0CDA"/>
    <w:rsid w:val="005D0F85"/>
    <w:rsid w:val="005D14FE"/>
    <w:rsid w:val="005D1A76"/>
    <w:rsid w:val="005D2ECF"/>
    <w:rsid w:val="005D5141"/>
    <w:rsid w:val="005D5A85"/>
    <w:rsid w:val="005D5B95"/>
    <w:rsid w:val="005D6344"/>
    <w:rsid w:val="005D7397"/>
    <w:rsid w:val="005D7B35"/>
    <w:rsid w:val="005E0247"/>
    <w:rsid w:val="005E155F"/>
    <w:rsid w:val="005E292D"/>
    <w:rsid w:val="005E316D"/>
    <w:rsid w:val="005E361C"/>
    <w:rsid w:val="005E400B"/>
    <w:rsid w:val="005E40EE"/>
    <w:rsid w:val="005E512C"/>
    <w:rsid w:val="005E621C"/>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5C2D"/>
    <w:rsid w:val="005F5D93"/>
    <w:rsid w:val="005F6290"/>
    <w:rsid w:val="005F6DB5"/>
    <w:rsid w:val="005F6E89"/>
    <w:rsid w:val="005F6F8A"/>
    <w:rsid w:val="005F735F"/>
    <w:rsid w:val="005F7D5E"/>
    <w:rsid w:val="00600498"/>
    <w:rsid w:val="00600F5E"/>
    <w:rsid w:val="00601D0C"/>
    <w:rsid w:val="00602421"/>
    <w:rsid w:val="00602BFA"/>
    <w:rsid w:val="00602E71"/>
    <w:rsid w:val="0060433C"/>
    <w:rsid w:val="00604CBF"/>
    <w:rsid w:val="00605112"/>
    <w:rsid w:val="006052E1"/>
    <w:rsid w:val="0060576B"/>
    <w:rsid w:val="00605873"/>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631"/>
    <w:rsid w:val="006216A9"/>
    <w:rsid w:val="00621732"/>
    <w:rsid w:val="00621EAC"/>
    <w:rsid w:val="0062262B"/>
    <w:rsid w:val="006231B0"/>
    <w:rsid w:val="00623320"/>
    <w:rsid w:val="0062334E"/>
    <w:rsid w:val="0062340D"/>
    <w:rsid w:val="00624532"/>
    <w:rsid w:val="006249AE"/>
    <w:rsid w:val="00625BF3"/>
    <w:rsid w:val="0062642D"/>
    <w:rsid w:val="00626F6F"/>
    <w:rsid w:val="00627A70"/>
    <w:rsid w:val="00627CF4"/>
    <w:rsid w:val="00627E6F"/>
    <w:rsid w:val="006307BA"/>
    <w:rsid w:val="00630842"/>
    <w:rsid w:val="00630CD0"/>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9D"/>
    <w:rsid w:val="00640FC9"/>
    <w:rsid w:val="0064105E"/>
    <w:rsid w:val="006411E2"/>
    <w:rsid w:val="0064178C"/>
    <w:rsid w:val="006418AB"/>
    <w:rsid w:val="0064244A"/>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1A8C"/>
    <w:rsid w:val="00652332"/>
    <w:rsid w:val="0065262B"/>
    <w:rsid w:val="006527E6"/>
    <w:rsid w:val="00652844"/>
    <w:rsid w:val="006532C3"/>
    <w:rsid w:val="006532D5"/>
    <w:rsid w:val="00653401"/>
    <w:rsid w:val="006536EB"/>
    <w:rsid w:val="00653832"/>
    <w:rsid w:val="0065392C"/>
    <w:rsid w:val="00653AFB"/>
    <w:rsid w:val="0065401C"/>
    <w:rsid w:val="006541E9"/>
    <w:rsid w:val="00654687"/>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33B0"/>
    <w:rsid w:val="006645C6"/>
    <w:rsid w:val="006645F9"/>
    <w:rsid w:val="00664751"/>
    <w:rsid w:val="0066489A"/>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191B"/>
    <w:rsid w:val="00691B71"/>
    <w:rsid w:val="00691D9A"/>
    <w:rsid w:val="00692DC4"/>
    <w:rsid w:val="00694065"/>
    <w:rsid w:val="0069520F"/>
    <w:rsid w:val="00695A0B"/>
    <w:rsid w:val="00696542"/>
    <w:rsid w:val="00696E6A"/>
    <w:rsid w:val="006A03BA"/>
    <w:rsid w:val="006A03D7"/>
    <w:rsid w:val="006A12BE"/>
    <w:rsid w:val="006A14C2"/>
    <w:rsid w:val="006A1816"/>
    <w:rsid w:val="006A1BC0"/>
    <w:rsid w:val="006A1FF4"/>
    <w:rsid w:val="006A3F07"/>
    <w:rsid w:val="006A5A33"/>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447"/>
    <w:rsid w:val="006D0664"/>
    <w:rsid w:val="006D0A9E"/>
    <w:rsid w:val="006D0FC8"/>
    <w:rsid w:val="006D1D4B"/>
    <w:rsid w:val="006D2065"/>
    <w:rsid w:val="006D23D0"/>
    <w:rsid w:val="006D2C73"/>
    <w:rsid w:val="006D3380"/>
    <w:rsid w:val="006D38F8"/>
    <w:rsid w:val="006D39F9"/>
    <w:rsid w:val="006D46B9"/>
    <w:rsid w:val="006D4738"/>
    <w:rsid w:val="006D50E0"/>
    <w:rsid w:val="006D5F3E"/>
    <w:rsid w:val="006D6023"/>
    <w:rsid w:val="006D735A"/>
    <w:rsid w:val="006E01E9"/>
    <w:rsid w:val="006E0502"/>
    <w:rsid w:val="006E06AA"/>
    <w:rsid w:val="006E2756"/>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CD8"/>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237"/>
    <w:rsid w:val="0072248C"/>
    <w:rsid w:val="007225E6"/>
    <w:rsid w:val="0072270B"/>
    <w:rsid w:val="00722AB6"/>
    <w:rsid w:val="00722E10"/>
    <w:rsid w:val="007231DF"/>
    <w:rsid w:val="007233F1"/>
    <w:rsid w:val="00723CBC"/>
    <w:rsid w:val="00723FC3"/>
    <w:rsid w:val="00724089"/>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95"/>
    <w:rsid w:val="007361AC"/>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60C20"/>
    <w:rsid w:val="0076116A"/>
    <w:rsid w:val="00761DA7"/>
    <w:rsid w:val="00761E12"/>
    <w:rsid w:val="00762253"/>
    <w:rsid w:val="00762318"/>
    <w:rsid w:val="0076255C"/>
    <w:rsid w:val="00763BC8"/>
    <w:rsid w:val="007644E5"/>
    <w:rsid w:val="00764669"/>
    <w:rsid w:val="007649FD"/>
    <w:rsid w:val="00764D9F"/>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6FC"/>
    <w:rsid w:val="00780812"/>
    <w:rsid w:val="00780D47"/>
    <w:rsid w:val="007817BC"/>
    <w:rsid w:val="00781F02"/>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C6B"/>
    <w:rsid w:val="00792372"/>
    <w:rsid w:val="007925FF"/>
    <w:rsid w:val="007928A8"/>
    <w:rsid w:val="00792C3A"/>
    <w:rsid w:val="00792C9E"/>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53ED"/>
    <w:rsid w:val="007E5C45"/>
    <w:rsid w:val="007E6D85"/>
    <w:rsid w:val="007E73DA"/>
    <w:rsid w:val="007E75E6"/>
    <w:rsid w:val="007F1B4B"/>
    <w:rsid w:val="007F212F"/>
    <w:rsid w:val="007F245B"/>
    <w:rsid w:val="007F2771"/>
    <w:rsid w:val="007F28D8"/>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DBF"/>
    <w:rsid w:val="00812F06"/>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E47"/>
    <w:rsid w:val="008273CF"/>
    <w:rsid w:val="00830BB7"/>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94C"/>
    <w:rsid w:val="00840D77"/>
    <w:rsid w:val="00840DED"/>
    <w:rsid w:val="0084147A"/>
    <w:rsid w:val="008415DE"/>
    <w:rsid w:val="008427CF"/>
    <w:rsid w:val="00842AE5"/>
    <w:rsid w:val="00842D01"/>
    <w:rsid w:val="00842D6F"/>
    <w:rsid w:val="00843DAE"/>
    <w:rsid w:val="008448C8"/>
    <w:rsid w:val="00844AA1"/>
    <w:rsid w:val="00844C93"/>
    <w:rsid w:val="00845408"/>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5A4"/>
    <w:rsid w:val="00854933"/>
    <w:rsid w:val="00854C5C"/>
    <w:rsid w:val="008554A8"/>
    <w:rsid w:val="0085560D"/>
    <w:rsid w:val="00855798"/>
    <w:rsid w:val="00856451"/>
    <w:rsid w:val="00856B8D"/>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98D"/>
    <w:rsid w:val="00886AC2"/>
    <w:rsid w:val="008873E1"/>
    <w:rsid w:val="008903D1"/>
    <w:rsid w:val="008910D1"/>
    <w:rsid w:val="008913AB"/>
    <w:rsid w:val="0089190D"/>
    <w:rsid w:val="008924E4"/>
    <w:rsid w:val="00892675"/>
    <w:rsid w:val="00893218"/>
    <w:rsid w:val="00893305"/>
    <w:rsid w:val="0089374F"/>
    <w:rsid w:val="00893896"/>
    <w:rsid w:val="00893DAF"/>
    <w:rsid w:val="00894AE0"/>
    <w:rsid w:val="00894B0A"/>
    <w:rsid w:val="00894CD3"/>
    <w:rsid w:val="0089525B"/>
    <w:rsid w:val="008957EE"/>
    <w:rsid w:val="00895F5E"/>
    <w:rsid w:val="00896D4B"/>
    <w:rsid w:val="00896FEE"/>
    <w:rsid w:val="00897F9B"/>
    <w:rsid w:val="008A149D"/>
    <w:rsid w:val="008A1BFB"/>
    <w:rsid w:val="008A2A9E"/>
    <w:rsid w:val="008A2ACF"/>
    <w:rsid w:val="008A3890"/>
    <w:rsid w:val="008A4695"/>
    <w:rsid w:val="008A4E57"/>
    <w:rsid w:val="008A5176"/>
    <w:rsid w:val="008A67D9"/>
    <w:rsid w:val="008A6DEA"/>
    <w:rsid w:val="008A71F8"/>
    <w:rsid w:val="008B015A"/>
    <w:rsid w:val="008B0E15"/>
    <w:rsid w:val="008B0F1B"/>
    <w:rsid w:val="008B176F"/>
    <w:rsid w:val="008B2590"/>
    <w:rsid w:val="008B287C"/>
    <w:rsid w:val="008B2B0A"/>
    <w:rsid w:val="008B3194"/>
    <w:rsid w:val="008B40AA"/>
    <w:rsid w:val="008B4202"/>
    <w:rsid w:val="008B4A90"/>
    <w:rsid w:val="008B4F08"/>
    <w:rsid w:val="008B5375"/>
    <w:rsid w:val="008B5765"/>
    <w:rsid w:val="008B60D0"/>
    <w:rsid w:val="008B6F18"/>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B83"/>
    <w:rsid w:val="008D41B7"/>
    <w:rsid w:val="008D434C"/>
    <w:rsid w:val="008D43FB"/>
    <w:rsid w:val="008D55B5"/>
    <w:rsid w:val="008D55F1"/>
    <w:rsid w:val="008D690F"/>
    <w:rsid w:val="008D6BCD"/>
    <w:rsid w:val="008D7B8D"/>
    <w:rsid w:val="008E09A6"/>
    <w:rsid w:val="008E0AAE"/>
    <w:rsid w:val="008E0CFB"/>
    <w:rsid w:val="008E19D7"/>
    <w:rsid w:val="008E1D8D"/>
    <w:rsid w:val="008E21C4"/>
    <w:rsid w:val="008E2EF4"/>
    <w:rsid w:val="008E2F83"/>
    <w:rsid w:val="008E48AE"/>
    <w:rsid w:val="008E4B78"/>
    <w:rsid w:val="008E4D0C"/>
    <w:rsid w:val="008E528C"/>
    <w:rsid w:val="008E577D"/>
    <w:rsid w:val="008E5E91"/>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C68"/>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929"/>
    <w:rsid w:val="00922C14"/>
    <w:rsid w:val="00922D99"/>
    <w:rsid w:val="00923113"/>
    <w:rsid w:val="0092390C"/>
    <w:rsid w:val="009240F0"/>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67"/>
    <w:rsid w:val="00955636"/>
    <w:rsid w:val="00955D19"/>
    <w:rsid w:val="009565EB"/>
    <w:rsid w:val="00956CBA"/>
    <w:rsid w:val="0095739D"/>
    <w:rsid w:val="00957ACC"/>
    <w:rsid w:val="00957B9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5A5"/>
    <w:rsid w:val="009815DF"/>
    <w:rsid w:val="009817E2"/>
    <w:rsid w:val="00982CB8"/>
    <w:rsid w:val="00983282"/>
    <w:rsid w:val="00983879"/>
    <w:rsid w:val="009848B8"/>
    <w:rsid w:val="00984A1B"/>
    <w:rsid w:val="009851E5"/>
    <w:rsid w:val="00985C67"/>
    <w:rsid w:val="00986684"/>
    <w:rsid w:val="00986D5F"/>
    <w:rsid w:val="009873FF"/>
    <w:rsid w:val="00987B5D"/>
    <w:rsid w:val="00987CA7"/>
    <w:rsid w:val="00990084"/>
    <w:rsid w:val="009905D0"/>
    <w:rsid w:val="00990FAB"/>
    <w:rsid w:val="00991558"/>
    <w:rsid w:val="009916AE"/>
    <w:rsid w:val="00991E11"/>
    <w:rsid w:val="0099278B"/>
    <w:rsid w:val="00992FF4"/>
    <w:rsid w:val="00993289"/>
    <w:rsid w:val="009942C1"/>
    <w:rsid w:val="0099487F"/>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F0CF9"/>
    <w:rsid w:val="009F1DDA"/>
    <w:rsid w:val="009F214A"/>
    <w:rsid w:val="009F3441"/>
    <w:rsid w:val="009F3B0D"/>
    <w:rsid w:val="009F3C1B"/>
    <w:rsid w:val="009F4279"/>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75D"/>
    <w:rsid w:val="00A03B46"/>
    <w:rsid w:val="00A0400D"/>
    <w:rsid w:val="00A04536"/>
    <w:rsid w:val="00A04561"/>
    <w:rsid w:val="00A04FC5"/>
    <w:rsid w:val="00A050DC"/>
    <w:rsid w:val="00A053DB"/>
    <w:rsid w:val="00A055FD"/>
    <w:rsid w:val="00A05E30"/>
    <w:rsid w:val="00A05FD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7AE"/>
    <w:rsid w:val="00A2494B"/>
    <w:rsid w:val="00A2650A"/>
    <w:rsid w:val="00A265D7"/>
    <w:rsid w:val="00A26F5E"/>
    <w:rsid w:val="00A2724D"/>
    <w:rsid w:val="00A273E0"/>
    <w:rsid w:val="00A276FE"/>
    <w:rsid w:val="00A311E0"/>
    <w:rsid w:val="00A3297F"/>
    <w:rsid w:val="00A3349D"/>
    <w:rsid w:val="00A338CD"/>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D32"/>
    <w:rsid w:val="00A51095"/>
    <w:rsid w:val="00A5109A"/>
    <w:rsid w:val="00A51369"/>
    <w:rsid w:val="00A516D1"/>
    <w:rsid w:val="00A51C62"/>
    <w:rsid w:val="00A522EC"/>
    <w:rsid w:val="00A52419"/>
    <w:rsid w:val="00A52441"/>
    <w:rsid w:val="00A52A1C"/>
    <w:rsid w:val="00A52B1A"/>
    <w:rsid w:val="00A52EC1"/>
    <w:rsid w:val="00A5364B"/>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B12"/>
    <w:rsid w:val="00A82BD0"/>
    <w:rsid w:val="00A83AAA"/>
    <w:rsid w:val="00A83C5D"/>
    <w:rsid w:val="00A840C0"/>
    <w:rsid w:val="00A84139"/>
    <w:rsid w:val="00A847A4"/>
    <w:rsid w:val="00A84B5E"/>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4A0"/>
    <w:rsid w:val="00A924C1"/>
    <w:rsid w:val="00A92609"/>
    <w:rsid w:val="00A92FBC"/>
    <w:rsid w:val="00A93A38"/>
    <w:rsid w:val="00A942FB"/>
    <w:rsid w:val="00A95748"/>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CF5"/>
    <w:rsid w:val="00AC30F4"/>
    <w:rsid w:val="00AC3317"/>
    <w:rsid w:val="00AC33F5"/>
    <w:rsid w:val="00AC403C"/>
    <w:rsid w:val="00AC4AC0"/>
    <w:rsid w:val="00AC519E"/>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55B0"/>
    <w:rsid w:val="00B156FF"/>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A45"/>
    <w:rsid w:val="00B35B97"/>
    <w:rsid w:val="00B3604A"/>
    <w:rsid w:val="00B36524"/>
    <w:rsid w:val="00B37CC9"/>
    <w:rsid w:val="00B4047D"/>
    <w:rsid w:val="00B40C0C"/>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8BB"/>
    <w:rsid w:val="00B65F5F"/>
    <w:rsid w:val="00B663CD"/>
    <w:rsid w:val="00B66772"/>
    <w:rsid w:val="00B6691E"/>
    <w:rsid w:val="00B67A37"/>
    <w:rsid w:val="00B67D0D"/>
    <w:rsid w:val="00B67F15"/>
    <w:rsid w:val="00B712F0"/>
    <w:rsid w:val="00B72955"/>
    <w:rsid w:val="00B731F5"/>
    <w:rsid w:val="00B732F5"/>
    <w:rsid w:val="00B73E95"/>
    <w:rsid w:val="00B75134"/>
    <w:rsid w:val="00B753A7"/>
    <w:rsid w:val="00B757E4"/>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EC"/>
    <w:rsid w:val="00B87FF4"/>
    <w:rsid w:val="00B900DA"/>
    <w:rsid w:val="00B91A8A"/>
    <w:rsid w:val="00B91DED"/>
    <w:rsid w:val="00B921F9"/>
    <w:rsid w:val="00B92D5C"/>
    <w:rsid w:val="00B93B7C"/>
    <w:rsid w:val="00B94389"/>
    <w:rsid w:val="00B94A1B"/>
    <w:rsid w:val="00B94B8F"/>
    <w:rsid w:val="00B953FF"/>
    <w:rsid w:val="00B95C50"/>
    <w:rsid w:val="00B96C90"/>
    <w:rsid w:val="00B96F7C"/>
    <w:rsid w:val="00B97179"/>
    <w:rsid w:val="00B975C2"/>
    <w:rsid w:val="00B97B33"/>
    <w:rsid w:val="00B97BA1"/>
    <w:rsid w:val="00BA2991"/>
    <w:rsid w:val="00BA2ADF"/>
    <w:rsid w:val="00BA3194"/>
    <w:rsid w:val="00BA3421"/>
    <w:rsid w:val="00BA350C"/>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7EF"/>
    <w:rsid w:val="00BB09C6"/>
    <w:rsid w:val="00BB18DA"/>
    <w:rsid w:val="00BB265B"/>
    <w:rsid w:val="00BB28E0"/>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60F0"/>
    <w:rsid w:val="00BD72F6"/>
    <w:rsid w:val="00BD7673"/>
    <w:rsid w:val="00BD7D64"/>
    <w:rsid w:val="00BE14AA"/>
    <w:rsid w:val="00BE17C6"/>
    <w:rsid w:val="00BE1F57"/>
    <w:rsid w:val="00BE279E"/>
    <w:rsid w:val="00BE2C31"/>
    <w:rsid w:val="00BE3207"/>
    <w:rsid w:val="00BE381E"/>
    <w:rsid w:val="00BE3B03"/>
    <w:rsid w:val="00BE426F"/>
    <w:rsid w:val="00BE5CB6"/>
    <w:rsid w:val="00BE5D21"/>
    <w:rsid w:val="00BE5E74"/>
    <w:rsid w:val="00BE756B"/>
    <w:rsid w:val="00BF0604"/>
    <w:rsid w:val="00BF062F"/>
    <w:rsid w:val="00BF070D"/>
    <w:rsid w:val="00BF07B4"/>
    <w:rsid w:val="00BF18C0"/>
    <w:rsid w:val="00BF1AF3"/>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689"/>
    <w:rsid w:val="00C1567D"/>
    <w:rsid w:val="00C15DBE"/>
    <w:rsid w:val="00C17C92"/>
    <w:rsid w:val="00C20186"/>
    <w:rsid w:val="00C20268"/>
    <w:rsid w:val="00C20814"/>
    <w:rsid w:val="00C20927"/>
    <w:rsid w:val="00C21341"/>
    <w:rsid w:val="00C2474C"/>
    <w:rsid w:val="00C249E0"/>
    <w:rsid w:val="00C24CD6"/>
    <w:rsid w:val="00C24DE1"/>
    <w:rsid w:val="00C24E76"/>
    <w:rsid w:val="00C2500A"/>
    <w:rsid w:val="00C253B7"/>
    <w:rsid w:val="00C25733"/>
    <w:rsid w:val="00C257B6"/>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6718"/>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C52"/>
    <w:rsid w:val="00C60773"/>
    <w:rsid w:val="00C62086"/>
    <w:rsid w:val="00C6320C"/>
    <w:rsid w:val="00C63676"/>
    <w:rsid w:val="00C63C4A"/>
    <w:rsid w:val="00C64933"/>
    <w:rsid w:val="00C65D4B"/>
    <w:rsid w:val="00C66B13"/>
    <w:rsid w:val="00C67AE5"/>
    <w:rsid w:val="00C70DCA"/>
    <w:rsid w:val="00C70EED"/>
    <w:rsid w:val="00C70FDF"/>
    <w:rsid w:val="00C7128D"/>
    <w:rsid w:val="00C712A4"/>
    <w:rsid w:val="00C71DDB"/>
    <w:rsid w:val="00C7228C"/>
    <w:rsid w:val="00C723ED"/>
    <w:rsid w:val="00C72870"/>
    <w:rsid w:val="00C754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9C3"/>
    <w:rsid w:val="00C86A85"/>
    <w:rsid w:val="00C86EB8"/>
    <w:rsid w:val="00C8745D"/>
    <w:rsid w:val="00C91E8B"/>
    <w:rsid w:val="00C92295"/>
    <w:rsid w:val="00C926DC"/>
    <w:rsid w:val="00C92AF6"/>
    <w:rsid w:val="00C93D57"/>
    <w:rsid w:val="00C93D93"/>
    <w:rsid w:val="00C94015"/>
    <w:rsid w:val="00C94399"/>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4E6"/>
    <w:rsid w:val="00CA362F"/>
    <w:rsid w:val="00CA3F06"/>
    <w:rsid w:val="00CA4132"/>
    <w:rsid w:val="00CA443D"/>
    <w:rsid w:val="00CA4E7B"/>
    <w:rsid w:val="00CA5B09"/>
    <w:rsid w:val="00CA62BA"/>
    <w:rsid w:val="00CA666C"/>
    <w:rsid w:val="00CA6687"/>
    <w:rsid w:val="00CA6A10"/>
    <w:rsid w:val="00CA7FFD"/>
    <w:rsid w:val="00CB045E"/>
    <w:rsid w:val="00CB0679"/>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5C1"/>
    <w:rsid w:val="00CD3A34"/>
    <w:rsid w:val="00CD49F8"/>
    <w:rsid w:val="00CD5469"/>
    <w:rsid w:val="00CD5540"/>
    <w:rsid w:val="00CD55FF"/>
    <w:rsid w:val="00CD5605"/>
    <w:rsid w:val="00CD60C3"/>
    <w:rsid w:val="00CD628C"/>
    <w:rsid w:val="00CD6B92"/>
    <w:rsid w:val="00CD766A"/>
    <w:rsid w:val="00CE0090"/>
    <w:rsid w:val="00CE0276"/>
    <w:rsid w:val="00CE03B4"/>
    <w:rsid w:val="00CE1BF0"/>
    <w:rsid w:val="00CE1F33"/>
    <w:rsid w:val="00CE25F0"/>
    <w:rsid w:val="00CE31B4"/>
    <w:rsid w:val="00CE3D66"/>
    <w:rsid w:val="00CE40CF"/>
    <w:rsid w:val="00CE4D7C"/>
    <w:rsid w:val="00CE5A70"/>
    <w:rsid w:val="00CE5B61"/>
    <w:rsid w:val="00CE5F32"/>
    <w:rsid w:val="00CE6CD4"/>
    <w:rsid w:val="00CE718D"/>
    <w:rsid w:val="00CE739B"/>
    <w:rsid w:val="00CE7AE6"/>
    <w:rsid w:val="00CF05DA"/>
    <w:rsid w:val="00CF0B52"/>
    <w:rsid w:val="00CF0EA2"/>
    <w:rsid w:val="00CF2C92"/>
    <w:rsid w:val="00CF2CFF"/>
    <w:rsid w:val="00CF34EB"/>
    <w:rsid w:val="00CF3621"/>
    <w:rsid w:val="00CF3A55"/>
    <w:rsid w:val="00CF5119"/>
    <w:rsid w:val="00CF55FC"/>
    <w:rsid w:val="00CF59A6"/>
    <w:rsid w:val="00CF7AC1"/>
    <w:rsid w:val="00CF7D50"/>
    <w:rsid w:val="00D00164"/>
    <w:rsid w:val="00D00938"/>
    <w:rsid w:val="00D0107E"/>
    <w:rsid w:val="00D0108E"/>
    <w:rsid w:val="00D01649"/>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38A9"/>
    <w:rsid w:val="00D14BB1"/>
    <w:rsid w:val="00D1500D"/>
    <w:rsid w:val="00D1528E"/>
    <w:rsid w:val="00D15316"/>
    <w:rsid w:val="00D156E0"/>
    <w:rsid w:val="00D15F22"/>
    <w:rsid w:val="00D16282"/>
    <w:rsid w:val="00D16719"/>
    <w:rsid w:val="00D16BB1"/>
    <w:rsid w:val="00D16DCB"/>
    <w:rsid w:val="00D2110C"/>
    <w:rsid w:val="00D211C0"/>
    <w:rsid w:val="00D22F0A"/>
    <w:rsid w:val="00D23675"/>
    <w:rsid w:val="00D23A2B"/>
    <w:rsid w:val="00D23C5F"/>
    <w:rsid w:val="00D23E0A"/>
    <w:rsid w:val="00D24455"/>
    <w:rsid w:val="00D24678"/>
    <w:rsid w:val="00D24AE8"/>
    <w:rsid w:val="00D24DB4"/>
    <w:rsid w:val="00D24E7B"/>
    <w:rsid w:val="00D252A6"/>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EE"/>
    <w:rsid w:val="00D672E2"/>
    <w:rsid w:val="00D6736C"/>
    <w:rsid w:val="00D7058C"/>
    <w:rsid w:val="00D7066B"/>
    <w:rsid w:val="00D70802"/>
    <w:rsid w:val="00D70FFE"/>
    <w:rsid w:val="00D710E7"/>
    <w:rsid w:val="00D712F7"/>
    <w:rsid w:val="00D72239"/>
    <w:rsid w:val="00D7271E"/>
    <w:rsid w:val="00D73626"/>
    <w:rsid w:val="00D73824"/>
    <w:rsid w:val="00D73D75"/>
    <w:rsid w:val="00D73E2F"/>
    <w:rsid w:val="00D744D1"/>
    <w:rsid w:val="00D753BB"/>
    <w:rsid w:val="00D75F0B"/>
    <w:rsid w:val="00D76C0E"/>
    <w:rsid w:val="00D80A89"/>
    <w:rsid w:val="00D80EC7"/>
    <w:rsid w:val="00D8102E"/>
    <w:rsid w:val="00D815B6"/>
    <w:rsid w:val="00D816DB"/>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7EB"/>
    <w:rsid w:val="00D93A26"/>
    <w:rsid w:val="00D94BBF"/>
    <w:rsid w:val="00D94F2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D19"/>
    <w:rsid w:val="00DB5E5A"/>
    <w:rsid w:val="00DB6958"/>
    <w:rsid w:val="00DB7680"/>
    <w:rsid w:val="00DC1118"/>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4754"/>
    <w:rsid w:val="00DE4D74"/>
    <w:rsid w:val="00DE5363"/>
    <w:rsid w:val="00DE5779"/>
    <w:rsid w:val="00DE59DC"/>
    <w:rsid w:val="00DE5B06"/>
    <w:rsid w:val="00DE5D45"/>
    <w:rsid w:val="00DE6F84"/>
    <w:rsid w:val="00DE72BC"/>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DBC"/>
    <w:rsid w:val="00E016E3"/>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27F68"/>
    <w:rsid w:val="00E27FF0"/>
    <w:rsid w:val="00E30D34"/>
    <w:rsid w:val="00E3162A"/>
    <w:rsid w:val="00E317E3"/>
    <w:rsid w:val="00E31DA8"/>
    <w:rsid w:val="00E32662"/>
    <w:rsid w:val="00E330C8"/>
    <w:rsid w:val="00E335F4"/>
    <w:rsid w:val="00E33AA6"/>
    <w:rsid w:val="00E33AC3"/>
    <w:rsid w:val="00E34035"/>
    <w:rsid w:val="00E344A1"/>
    <w:rsid w:val="00E34EF3"/>
    <w:rsid w:val="00E35267"/>
    <w:rsid w:val="00E3571C"/>
    <w:rsid w:val="00E35D0B"/>
    <w:rsid w:val="00E36570"/>
    <w:rsid w:val="00E37ABD"/>
    <w:rsid w:val="00E37BF9"/>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A59"/>
    <w:rsid w:val="00E641E1"/>
    <w:rsid w:val="00E6430C"/>
    <w:rsid w:val="00E643CC"/>
    <w:rsid w:val="00E6442B"/>
    <w:rsid w:val="00E646A1"/>
    <w:rsid w:val="00E6540B"/>
    <w:rsid w:val="00E6581B"/>
    <w:rsid w:val="00E65EBB"/>
    <w:rsid w:val="00E67614"/>
    <w:rsid w:val="00E700C7"/>
    <w:rsid w:val="00E70F0C"/>
    <w:rsid w:val="00E71C21"/>
    <w:rsid w:val="00E72FA3"/>
    <w:rsid w:val="00E7441A"/>
    <w:rsid w:val="00E74B74"/>
    <w:rsid w:val="00E74D79"/>
    <w:rsid w:val="00E75672"/>
    <w:rsid w:val="00E75F0E"/>
    <w:rsid w:val="00E76749"/>
    <w:rsid w:val="00E7682B"/>
    <w:rsid w:val="00E76B01"/>
    <w:rsid w:val="00E775E5"/>
    <w:rsid w:val="00E779CD"/>
    <w:rsid w:val="00E803C9"/>
    <w:rsid w:val="00E8096F"/>
    <w:rsid w:val="00E80B92"/>
    <w:rsid w:val="00E80FA8"/>
    <w:rsid w:val="00E810EE"/>
    <w:rsid w:val="00E81A9B"/>
    <w:rsid w:val="00E81F37"/>
    <w:rsid w:val="00E82D2A"/>
    <w:rsid w:val="00E8317C"/>
    <w:rsid w:val="00E8406A"/>
    <w:rsid w:val="00E851D6"/>
    <w:rsid w:val="00E86CE6"/>
    <w:rsid w:val="00E86E94"/>
    <w:rsid w:val="00E87A29"/>
    <w:rsid w:val="00E87AC6"/>
    <w:rsid w:val="00E87BDA"/>
    <w:rsid w:val="00E9009A"/>
    <w:rsid w:val="00E901FD"/>
    <w:rsid w:val="00E912E3"/>
    <w:rsid w:val="00E914EE"/>
    <w:rsid w:val="00E9201B"/>
    <w:rsid w:val="00E92094"/>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126E"/>
    <w:rsid w:val="00EB1369"/>
    <w:rsid w:val="00EB1882"/>
    <w:rsid w:val="00EB1DB6"/>
    <w:rsid w:val="00EB2034"/>
    <w:rsid w:val="00EB26A6"/>
    <w:rsid w:val="00EB2939"/>
    <w:rsid w:val="00EB2D9B"/>
    <w:rsid w:val="00EB3156"/>
    <w:rsid w:val="00EB31B5"/>
    <w:rsid w:val="00EB391E"/>
    <w:rsid w:val="00EB3D2B"/>
    <w:rsid w:val="00EB3F20"/>
    <w:rsid w:val="00EB4095"/>
    <w:rsid w:val="00EB41C3"/>
    <w:rsid w:val="00EB48CB"/>
    <w:rsid w:val="00EB565B"/>
    <w:rsid w:val="00EB6A29"/>
    <w:rsid w:val="00EC0114"/>
    <w:rsid w:val="00EC03B8"/>
    <w:rsid w:val="00EC08E5"/>
    <w:rsid w:val="00EC0900"/>
    <w:rsid w:val="00EC150F"/>
    <w:rsid w:val="00EC15E0"/>
    <w:rsid w:val="00EC1C3B"/>
    <w:rsid w:val="00EC1F2C"/>
    <w:rsid w:val="00EC25E1"/>
    <w:rsid w:val="00EC292B"/>
    <w:rsid w:val="00EC3593"/>
    <w:rsid w:val="00EC3B6B"/>
    <w:rsid w:val="00EC4BBD"/>
    <w:rsid w:val="00EC62DD"/>
    <w:rsid w:val="00EC6512"/>
    <w:rsid w:val="00EC6865"/>
    <w:rsid w:val="00EC727A"/>
    <w:rsid w:val="00ED089E"/>
    <w:rsid w:val="00ED09B5"/>
    <w:rsid w:val="00ED0BD0"/>
    <w:rsid w:val="00ED0C31"/>
    <w:rsid w:val="00ED0F62"/>
    <w:rsid w:val="00ED0FF1"/>
    <w:rsid w:val="00ED18CA"/>
    <w:rsid w:val="00ED1A47"/>
    <w:rsid w:val="00ED1F53"/>
    <w:rsid w:val="00ED23CD"/>
    <w:rsid w:val="00ED24B3"/>
    <w:rsid w:val="00ED2536"/>
    <w:rsid w:val="00ED3199"/>
    <w:rsid w:val="00ED57FA"/>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345B"/>
    <w:rsid w:val="00EE3729"/>
    <w:rsid w:val="00EE3D53"/>
    <w:rsid w:val="00EE3D9B"/>
    <w:rsid w:val="00EE437F"/>
    <w:rsid w:val="00EE440B"/>
    <w:rsid w:val="00EE4B48"/>
    <w:rsid w:val="00EE51B2"/>
    <w:rsid w:val="00EE5852"/>
    <w:rsid w:val="00EE744C"/>
    <w:rsid w:val="00EF1380"/>
    <w:rsid w:val="00EF1667"/>
    <w:rsid w:val="00EF1C4F"/>
    <w:rsid w:val="00EF258D"/>
    <w:rsid w:val="00EF2C43"/>
    <w:rsid w:val="00EF2E93"/>
    <w:rsid w:val="00EF320D"/>
    <w:rsid w:val="00EF40C8"/>
    <w:rsid w:val="00EF425C"/>
    <w:rsid w:val="00EF4B21"/>
    <w:rsid w:val="00EF4BE3"/>
    <w:rsid w:val="00EF4F8E"/>
    <w:rsid w:val="00EF4FFA"/>
    <w:rsid w:val="00EF544B"/>
    <w:rsid w:val="00EF5B81"/>
    <w:rsid w:val="00EF6445"/>
    <w:rsid w:val="00EF6EC0"/>
    <w:rsid w:val="00EF7512"/>
    <w:rsid w:val="00F001C9"/>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2870"/>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C19"/>
    <w:rsid w:val="00F90FF2"/>
    <w:rsid w:val="00F91175"/>
    <w:rsid w:val="00F92017"/>
    <w:rsid w:val="00F92DE2"/>
    <w:rsid w:val="00F9314E"/>
    <w:rsid w:val="00F93425"/>
    <w:rsid w:val="00F935EF"/>
    <w:rsid w:val="00F943F4"/>
    <w:rsid w:val="00F94500"/>
    <w:rsid w:val="00F94F76"/>
    <w:rsid w:val="00F9568B"/>
    <w:rsid w:val="00F95E9D"/>
    <w:rsid w:val="00F96718"/>
    <w:rsid w:val="00F96762"/>
    <w:rsid w:val="00F96818"/>
    <w:rsid w:val="00F96BD8"/>
    <w:rsid w:val="00F970FC"/>
    <w:rsid w:val="00F972DE"/>
    <w:rsid w:val="00F97587"/>
    <w:rsid w:val="00F9798D"/>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4D1"/>
    <w:rsid w:val="00FA5731"/>
    <w:rsid w:val="00FA69B3"/>
    <w:rsid w:val="00FA69E2"/>
    <w:rsid w:val="00FA71CF"/>
    <w:rsid w:val="00FA7316"/>
    <w:rsid w:val="00FB072B"/>
    <w:rsid w:val="00FB09E3"/>
    <w:rsid w:val="00FB155E"/>
    <w:rsid w:val="00FB3463"/>
    <w:rsid w:val="00FB3474"/>
    <w:rsid w:val="00FB3673"/>
    <w:rsid w:val="00FB37A7"/>
    <w:rsid w:val="00FB3B6A"/>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0BF"/>
    <w:rsid w:val="00FC5551"/>
    <w:rsid w:val="00FC5E20"/>
    <w:rsid w:val="00FC5F4D"/>
    <w:rsid w:val="00FC6D77"/>
    <w:rsid w:val="00FC7CF2"/>
    <w:rsid w:val="00FC7E77"/>
    <w:rsid w:val="00FD01F0"/>
    <w:rsid w:val="00FD121C"/>
    <w:rsid w:val="00FD187D"/>
    <w:rsid w:val="00FD1AFA"/>
    <w:rsid w:val="00FD2D8C"/>
    <w:rsid w:val="00FD303B"/>
    <w:rsid w:val="00FD37C8"/>
    <w:rsid w:val="00FD3A54"/>
    <w:rsid w:val="00FD48E2"/>
    <w:rsid w:val="00FD4F52"/>
    <w:rsid w:val="00FD4FD2"/>
    <w:rsid w:val="00FD553D"/>
    <w:rsid w:val="00FD57DA"/>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2.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3.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4.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5</Pages>
  <Words>40834</Words>
  <Characters>232760</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4</cp:revision>
  <dcterms:created xsi:type="dcterms:W3CDTF">2025-10-02T02:35:00Z</dcterms:created>
  <dcterms:modified xsi:type="dcterms:W3CDTF">2025-10-02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R8BnyvS"/&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